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6827851C"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16</w:t>
      </w:r>
      <w:r>
        <w:t xml:space="preserve">, Main text = </w:t>
      </w:r>
      <w:r w:rsidR="00F97348">
        <w:t>7867</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0AA39FB8" w14:textId="6BCC3432"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w:t>
      </w:r>
      <w:r w:rsidR="00E860AB">
        <w:t>and by impacting</w:t>
      </w:r>
      <w:r w:rsidR="00AB0D46">
        <w:t xml:space="preserve">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627807">
        <w:t>As</w:t>
      </w:r>
      <w:r w:rsidR="004E56D5">
        <w:t xml:space="preserve"> there is no direct link between metabolic rates</w:t>
      </w:r>
      <w:r w:rsidR="00E01AC7">
        <w:t xml:space="preserve"> and temperature</w:t>
      </w:r>
      <w:r w:rsidR="004E56D5">
        <w:t xml:space="preserve"> in endotherms,</w:t>
      </w:r>
      <w:r w:rsidR="00304402">
        <w:t xml:space="preserve"> it is widely assumed that </w:t>
      </w:r>
      <w:r w:rsidR="00304402" w:rsidRPr="007C2A70">
        <w:t xml:space="preserve">climate </w:t>
      </w:r>
      <w:r w:rsidR="00627807">
        <w:t>warming</w:t>
      </w:r>
      <w:r w:rsidR="00627807" w:rsidRPr="007C2A70">
        <w:t xml:space="preserve"> </w:t>
      </w:r>
      <w:r w:rsidR="00304402" w:rsidRPr="007C2A70">
        <w:t>will not affect interactions between endothermic predators and prey</w:t>
      </w:r>
      <w:r w:rsidR="004E56D5">
        <w:t xml:space="preserve">. </w:t>
      </w:r>
    </w:p>
    <w:p w14:paraId="180B08CB" w14:textId="2ED2EABD" w:rsidR="004E56D5" w:rsidRDefault="000065E2" w:rsidP="00AB0D46">
      <w:pPr>
        <w:pStyle w:val="ListParagraph"/>
        <w:numPr>
          <w:ilvl w:val="0"/>
          <w:numId w:val="13"/>
        </w:numPr>
      </w:pPr>
      <w:r>
        <w:t xml:space="preserve">This assumption ignores evidence that many </w:t>
      </w:r>
      <w:r w:rsidR="005E1687">
        <w:t>endotherm</w:t>
      </w:r>
      <w:r>
        <w:t xml:space="preserve"> specie</w:t>
      </w:r>
      <w:r w:rsidR="005E1687">
        <w:t>s change their habitat use and behaviour at high temperatures</w:t>
      </w:r>
      <w:r>
        <w:t>. Moreover</w:t>
      </w:r>
      <w:r w:rsidR="005E1687">
        <w:t xml:space="preserve">, </w:t>
      </w:r>
      <w:r>
        <w:t xml:space="preserve">predator-prey </w:t>
      </w:r>
      <w:r w:rsidR="005E1687">
        <w:t xml:space="preserve">chases generate metabolic heat, which larger-bodied endotherms may be less able to dissipate, </w:t>
      </w:r>
      <w:r w:rsidR="000D5CF4">
        <w:t>potentially altering chase outcomes</w:t>
      </w:r>
      <w:r w:rsidR="005E1687">
        <w:t xml:space="preserve"> at high ambient temperatures.</w:t>
      </w:r>
    </w:p>
    <w:p w14:paraId="6BA0927E" w14:textId="338407D8" w:rsidR="003806D0" w:rsidRDefault="004E56D5" w:rsidP="00E042D0">
      <w:pPr>
        <w:pStyle w:val="ListParagraph"/>
        <w:numPr>
          <w:ilvl w:val="0"/>
          <w:numId w:val="13"/>
        </w:numPr>
      </w:pPr>
      <w:r>
        <w:t>We investigate</w:t>
      </w:r>
      <w:r w:rsidR="000D5CF4">
        <w:t>d</w:t>
      </w:r>
      <w:r>
        <w:t xml:space="preserve"> how ambient temperature </w:t>
      </w:r>
      <w:r w:rsidR="000D5CF4">
        <w:t xml:space="preserve">impacted </w:t>
      </w:r>
      <w:r>
        <w:t xml:space="preserve">predator-prey interactions in a </w:t>
      </w:r>
      <w:r w:rsidR="000D5CF4">
        <w:t>three-</w:t>
      </w:r>
      <w:r>
        <w:t xml:space="preserve">species system </w:t>
      </w:r>
      <w:r w:rsidR="000D5CF4">
        <w:t>comprising</w:t>
      </w:r>
      <w:r>
        <w:t xml:space="preserve"> one predator species, the African wild dog </w:t>
      </w:r>
      <w:r w:rsidRPr="007C2A70">
        <w:t>(</w:t>
      </w:r>
      <w:proofErr w:type="spellStart"/>
      <w:r w:rsidRPr="004E56D5">
        <w:rPr>
          <w:i/>
          <w:iCs/>
        </w:rPr>
        <w:t>Lycaon</w:t>
      </w:r>
      <w:proofErr w:type="spellEnd"/>
      <w:r w:rsidRPr="004E56D5">
        <w:rPr>
          <w:i/>
          <w:iCs/>
        </w:rPr>
        <w:t xml:space="preserve"> </w:t>
      </w:r>
      <w:proofErr w:type="spellStart"/>
      <w:r w:rsidRPr="004E56D5">
        <w:rPr>
          <w:i/>
          <w:iCs/>
        </w:rPr>
        <w:t>pictus</w:t>
      </w:r>
      <w:proofErr w:type="spellEnd"/>
      <w:r w:rsidRPr="007C2A70">
        <w:t>)</w:t>
      </w:r>
      <w:r>
        <w:t xml:space="preserve">, and two prey species, </w:t>
      </w:r>
      <w:proofErr w:type="spellStart"/>
      <w:r>
        <w:t>dikdik</w:t>
      </w:r>
      <w:proofErr w:type="spellEnd"/>
      <w:r w:rsidRPr="007C2A70">
        <w:t xml:space="preserve"> (</w:t>
      </w:r>
      <w:proofErr w:type="spellStart"/>
      <w:r w:rsidRPr="004E56D5">
        <w:rPr>
          <w:i/>
          <w:iCs/>
        </w:rPr>
        <w:t>Madoqua</w:t>
      </w:r>
      <w:proofErr w:type="spellEnd"/>
      <w:r w:rsidRPr="004E56D5">
        <w:rPr>
          <w:i/>
          <w:iCs/>
        </w:rPr>
        <w:t xml:space="preserve"> </w:t>
      </w:r>
      <w:proofErr w:type="spellStart"/>
      <w:r w:rsidRPr="004E56D5">
        <w:rPr>
          <w:i/>
          <w:iCs/>
        </w:rPr>
        <w:t>guentheri</w:t>
      </w:r>
      <w:proofErr w:type="spellEnd"/>
      <w:r w:rsidRPr="007C2A70">
        <w:t>)</w:t>
      </w:r>
      <w:r>
        <w:t xml:space="preserve"> and </w:t>
      </w:r>
      <w:r w:rsidRPr="007C2A70">
        <w:t>impala (</w:t>
      </w:r>
      <w:proofErr w:type="spellStart"/>
      <w:r w:rsidRPr="004E56D5">
        <w:rPr>
          <w:i/>
          <w:iCs/>
        </w:rPr>
        <w:t>Aepyceros</w:t>
      </w:r>
      <w:proofErr w:type="spellEnd"/>
      <w:r w:rsidRPr="004E56D5">
        <w:rPr>
          <w:i/>
          <w:iCs/>
        </w:rPr>
        <w:t xml:space="preserve"> </w:t>
      </w:r>
      <w:proofErr w:type="spellStart"/>
      <w:r w:rsidRPr="004E56D5">
        <w:rPr>
          <w:i/>
          <w:iCs/>
        </w:rPr>
        <w:t>melampus</w:t>
      </w:r>
      <w:proofErr w:type="spellEnd"/>
      <w:r w:rsidRPr="007C2A70">
        <w:t>)</w:t>
      </w:r>
      <w:r>
        <w:t>.</w:t>
      </w:r>
      <w:r w:rsidRPr="007C2A70">
        <w:t xml:space="preserve"> </w:t>
      </w:r>
    </w:p>
    <w:p w14:paraId="751E3B03" w14:textId="56A92C29" w:rsidR="00AB0D46" w:rsidRDefault="004E56D5" w:rsidP="003806D0">
      <w:pPr>
        <w:pStyle w:val="ListParagraph"/>
        <w:numPr>
          <w:ilvl w:val="0"/>
          <w:numId w:val="13"/>
        </w:numPr>
      </w:pPr>
      <w:r>
        <w:t>We predicted that African wild dog</w:t>
      </w:r>
      <w:r w:rsidR="000668BB">
        <w:t>s</w:t>
      </w:r>
      <w:r>
        <w:t xml:space="preserve"> </w:t>
      </w:r>
      <w:r w:rsidR="000668BB">
        <w:t>would kill more</w:t>
      </w:r>
      <w:r>
        <w:t xml:space="preserve"> impala </w:t>
      </w:r>
      <w:r w:rsidR="000668BB">
        <w:t xml:space="preserve">at high ambient temperatures </w:t>
      </w:r>
      <w:r w:rsidR="00E67FD9">
        <w:t>via three</w:t>
      </w:r>
      <w:r>
        <w:t xml:space="preserve"> mechanisms</w:t>
      </w:r>
      <w:r w:rsidR="005E1687">
        <w:t xml:space="preserve">. Firstly, </w:t>
      </w:r>
      <w:r w:rsidR="00E67FD9">
        <w:t>we predicted that</w:t>
      </w:r>
      <w:r w:rsidR="005E1687">
        <w:t xml:space="preserve"> </w:t>
      </w:r>
      <w:r w:rsidR="00E01AC7">
        <w:t>African wild dog activity would be reduced in th</w:t>
      </w:r>
      <w:r w:rsidR="00EF3BC5">
        <w:t>e day when temperatures were higher due to increased radiant heat</w:t>
      </w:r>
      <w:r w:rsidR="00E01AC7">
        <w:t xml:space="preserve">. Secondly, we predicted that </w:t>
      </w:r>
      <w:r w:rsidR="005E1687">
        <w:t>all three species would seek shade</w:t>
      </w:r>
      <w:r w:rsidR="00E67FD9">
        <w:t xml:space="preserve"> at high temperatures</w:t>
      </w:r>
      <w:r w:rsidR="005E1687">
        <w:t>,</w:t>
      </w:r>
      <w:r>
        <w:t xml:space="preserve"> </w:t>
      </w:r>
      <w:r w:rsidR="00E67FD9">
        <w:t xml:space="preserve">using </w:t>
      </w:r>
      <w:r>
        <w:t>closed habitat</w:t>
      </w:r>
      <w:r w:rsidR="00E67FD9" w:rsidRPr="00E67FD9">
        <w:t xml:space="preserve"> </w:t>
      </w:r>
      <w:r w:rsidR="00E67FD9">
        <w:t>where impala face higher predation rates</w:t>
      </w:r>
      <w:r w:rsidR="005E1687">
        <w:t xml:space="preserve">. </w:t>
      </w:r>
      <w:r w:rsidR="00E67FD9">
        <w:t>Third</w:t>
      </w:r>
      <w:r w:rsidR="005E1687">
        <w:t>, we</w:t>
      </w:r>
      <w:r w:rsidR="003806D0">
        <w:t xml:space="preserve"> predicted</w:t>
      </w:r>
      <w:r>
        <w:t xml:space="preserve"> </w:t>
      </w:r>
      <w:r w:rsidR="00EC0DAE" w:rsidRPr="007C2A70">
        <w:t xml:space="preserve">that </w:t>
      </w:r>
      <w:r w:rsidR="00E67FD9">
        <w:t xml:space="preserve">difficulties of dissipating metabolic heat during chases at high ambient temperatures would affect </w:t>
      </w:r>
      <w:r w:rsidR="00E67FD9" w:rsidRPr="007C2A70">
        <w:t>impala</w:t>
      </w:r>
      <w:r w:rsidR="00E67FD9">
        <w:t xml:space="preserve"> (</w:t>
      </w:r>
      <w:r w:rsidR="002642BE">
        <w:t>40kg</w:t>
      </w:r>
      <w:r w:rsidR="00E67FD9">
        <w:t>)</w:t>
      </w:r>
      <w:r w:rsidR="002642BE">
        <w:t xml:space="preserve"> </w:t>
      </w:r>
      <w:r w:rsidR="00E67FD9">
        <w:t>more than</w:t>
      </w:r>
      <w:r>
        <w:t xml:space="preserve"> </w:t>
      </w:r>
      <w:proofErr w:type="spellStart"/>
      <w:r>
        <w:t>dikdik</w:t>
      </w:r>
      <w:r w:rsidR="00E67FD9">
        <w:t>s</w:t>
      </w:r>
      <w:proofErr w:type="spellEnd"/>
      <w:r w:rsidR="00E67FD9">
        <w:t xml:space="preserve"> (5kg)</w:t>
      </w:r>
      <w:r>
        <w:t>.</w:t>
      </w:r>
    </w:p>
    <w:p w14:paraId="512D3C3F" w14:textId="2D95D7D4" w:rsidR="00AB0D46" w:rsidRDefault="00827C02" w:rsidP="00AB0D46">
      <w:pPr>
        <w:pStyle w:val="ListParagraph"/>
        <w:numPr>
          <w:ilvl w:val="0"/>
          <w:numId w:val="13"/>
        </w:numPr>
      </w:pPr>
      <w:r>
        <w:t xml:space="preserve">Although </w:t>
      </w:r>
      <w:r w:rsidR="00E01AC7">
        <w:t>prey habitat</w:t>
      </w:r>
      <w:r>
        <w:t xml:space="preserve"> selection and </w:t>
      </w:r>
      <w:r w:rsidR="00E01AC7">
        <w:t xml:space="preserve">wild dog </w:t>
      </w:r>
      <w:r>
        <w:t xml:space="preserve">activity patterns changed with temperature as predicted, </w:t>
      </w:r>
      <w:r w:rsidR="00EC0DAE" w:rsidRPr="007C2A70">
        <w:t xml:space="preserve">we found </w:t>
      </w:r>
      <w:r>
        <w:t>that</w:t>
      </w:r>
      <w:r w:rsidRPr="007C2A70">
        <w:t xml:space="preserve"> </w:t>
      </w:r>
      <w:r>
        <w:t xml:space="preserve">fewer, not more, </w:t>
      </w:r>
      <w:r w:rsidR="00EC0DAE" w:rsidRPr="007C2A70">
        <w:t xml:space="preserve">wild dog scats </w:t>
      </w:r>
      <w:r w:rsidRPr="007C2A70">
        <w:t>contain</w:t>
      </w:r>
      <w:r>
        <w:t xml:space="preserve">ed </w:t>
      </w:r>
      <w:r w:rsidR="00EC0DAE" w:rsidRPr="007C2A70">
        <w:t xml:space="preserve">impala </w:t>
      </w:r>
      <w:r w:rsidR="00E14829">
        <w:t xml:space="preserve">remains </w:t>
      </w:r>
      <w:r w:rsidR="00EC0DAE" w:rsidRPr="007C2A70">
        <w:t xml:space="preserve">when </w:t>
      </w:r>
      <w:r w:rsidR="007D7ACC">
        <w:t xml:space="preserve">ambient </w:t>
      </w:r>
      <w:r w:rsidR="00EC0DAE" w:rsidRPr="007C2A70">
        <w:t xml:space="preserve">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proofErr w:type="spellStart"/>
      <w:r w:rsidR="00EC0DAE" w:rsidRPr="007C2A70">
        <w:t>dikdik</w:t>
      </w:r>
      <w:r w:rsidR="00304402">
        <w:t>s</w:t>
      </w:r>
      <w:proofErr w:type="spellEnd"/>
      <w:r w:rsidR="00EC0DAE" w:rsidRPr="007C2A70">
        <w:t xml:space="preserve"> over rarer but </w:t>
      </w:r>
      <w:r w:rsidR="005E452E" w:rsidRPr="007C2A70">
        <w:t>higher</w:t>
      </w:r>
      <w:r w:rsidR="005E452E">
        <w:t>-</w:t>
      </w:r>
      <w:r w:rsidR="00EC0DAE" w:rsidRPr="007C2A70">
        <w:t xml:space="preserve">value impala. </w:t>
      </w:r>
    </w:p>
    <w:p w14:paraId="3EC9CD5B" w14:textId="6B7B1504"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00827C02">
        <w:t>, and suggest that studies assuming otherwise should be interpreted with caution</w:t>
      </w:r>
      <w:r w:rsidRPr="007C2A70">
        <w:t>.</w:t>
      </w:r>
    </w:p>
    <w:p w14:paraId="5ED7E69C" w14:textId="77777777" w:rsidR="00EC0DAE" w:rsidRPr="007C2A70" w:rsidRDefault="00EC0DAE" w:rsidP="007C2A70"/>
    <w:p w14:paraId="1BB6E49D" w14:textId="578AF19D"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908B027"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012659CF" w14:textId="31D10DC1" w:rsidR="00741D5D" w:rsidRDefault="005A165C" w:rsidP="007C2A70">
      <w:r>
        <w:t>Climate is particularly critical for e</w:t>
      </w:r>
      <w:r w:rsidR="00E860AB">
        <w:t>ct</w:t>
      </w:r>
      <w:r>
        <w:t xml:space="preserve">othermic species, which rely on environmental temperatures to regulate their body temperature, meaning that high </w:t>
      </w:r>
      <w:r w:rsidR="00A70C5E">
        <w:t xml:space="preserve">ambient </w:t>
      </w:r>
      <w:r>
        <w:t>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w:t>
      </w:r>
      <w:r w:rsidR="00A70C5E">
        <w:t xml:space="preserve">high </w:t>
      </w:r>
      <w:r w:rsidR="00AB0D46">
        <w:t xml:space="preserve">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w:t>
      </w:r>
      <w:r w:rsidR="00244DF8">
        <w:t>ambient</w:t>
      </w:r>
      <w:r w:rsidR="00244DF8" w:rsidRPr="007C2A70">
        <w:t xml:space="preserve"> </w:t>
      </w:r>
      <w:r w:rsidR="00EC0DAE" w:rsidRPr="007C2A70">
        <w:t>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025D12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w:t>
      </w:r>
      <w:r w:rsidR="00D16E98">
        <w:t>’</w:t>
      </w:r>
      <w:r w:rsidR="00CC74AC">
        <w:t xml:space="preserve"> large body size would mean </w:t>
      </w:r>
      <w:r w:rsidR="007A2C1F">
        <w:t xml:space="preserve">that they </w:t>
      </w:r>
      <w:r w:rsidR="00CC74AC">
        <w:t xml:space="preserve">overheat faster than </w:t>
      </w:r>
      <w:r w:rsidR="007A2C1F">
        <w:t xml:space="preserve">their </w:t>
      </w:r>
      <w:r w:rsidR="00CC74AC">
        <w:t>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proofErr w:type="gramStart"/>
      <w:r w:rsidR="007A2C1F">
        <w:t>,</w:t>
      </w:r>
      <w:proofErr w:type="gramEnd"/>
      <w:r w:rsidR="007A2C1F">
        <w:t xml:space="preserve"> hence any</w:t>
      </w:r>
      <w:r w:rsidR="00EC0DAE" w:rsidRPr="007C2A70">
        <w:t xml:space="preserve"> effect</w:t>
      </w:r>
      <w:r w:rsidR="007A2C1F">
        <w:t xml:space="preserve"> of temperature on endotherm predation </w:t>
      </w:r>
      <w:r w:rsidR="00EC0DAE" w:rsidRPr="007C2A70">
        <w:t xml:space="preserve">might </w:t>
      </w:r>
      <w:r w:rsidR="007A2C1F">
        <w:t>have broader impacts on ecological communities</w:t>
      </w:r>
      <w:r w:rsidR="00EC0DAE" w:rsidRPr="007C2A70">
        <w:t>.</w:t>
      </w:r>
    </w:p>
    <w:p w14:paraId="3F0B86F6" w14:textId="3932D3C1"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t>
      </w:r>
      <w:r w:rsidR="00244DF8">
        <w:t>we measured the impact of ambient temperature on predator-prey interactions</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852139">
        <w:t xml:space="preserve">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E70875">
        <w:t>40kg</w:t>
      </w:r>
      <w:r w:rsidR="00852139">
        <w:t xml:space="preserve"> impala</w:t>
      </w:r>
      <w:r w:rsidR="00E70875">
        <w:t xml:space="preserve"> </w:t>
      </w:r>
      <w:proofErr w:type="spellStart"/>
      <w:r w:rsidR="00E70875" w:rsidRPr="007C2A70">
        <w:rPr>
          <w:i/>
          <w:iCs/>
        </w:rPr>
        <w:t>Aepyceros</w:t>
      </w:r>
      <w:proofErr w:type="spellEnd"/>
      <w:r w:rsidR="00E70875" w:rsidRPr="007C2A70">
        <w:rPr>
          <w:i/>
          <w:iCs/>
        </w:rPr>
        <w:t xml:space="preserve"> </w:t>
      </w:r>
      <w:proofErr w:type="spellStart"/>
      <w:r w:rsidR="00E70875" w:rsidRPr="007C2A70">
        <w:rPr>
          <w:i/>
          <w:iCs/>
        </w:rPr>
        <w:t>melampus</w:t>
      </w:r>
      <w:proofErr w:type="spellEnd"/>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AC3B1F">
        <w:t>2</w:t>
      </w:r>
      <w:r w:rsidR="00E042D0">
        <w:t>3</w:t>
      </w:r>
      <w:r w:rsidR="00AC3B1F">
        <w:t xml:space="preserve">kg </w:t>
      </w:r>
      <w:r w:rsidR="00EC0DAE" w:rsidRPr="007C2A70">
        <w:t xml:space="preserve"> African wild dog </w:t>
      </w:r>
      <w:proofErr w:type="spellStart"/>
      <w:r w:rsidR="00EC0DAE" w:rsidRPr="007C2A70">
        <w:rPr>
          <w:i/>
          <w:iCs/>
        </w:rPr>
        <w:t>Lycaon</w:t>
      </w:r>
      <w:proofErr w:type="spellEnd"/>
      <w:r w:rsidR="00EC0DAE" w:rsidRPr="007C2A70">
        <w:rPr>
          <w:i/>
          <w:iCs/>
        </w:rPr>
        <w:t xml:space="preserve"> </w:t>
      </w:r>
      <w:proofErr w:type="spellStart"/>
      <w:r w:rsidR="00EC0DAE" w:rsidRPr="007C2A70">
        <w:rPr>
          <w:i/>
          <w:iCs/>
        </w:rPr>
        <w:t>pictus</w:t>
      </w:r>
      <w:proofErr w:type="spellEnd"/>
      <w:r w:rsidR="00EC0DAE" w:rsidRPr="007C2A70">
        <w:t>). At our study site</w:t>
      </w:r>
      <w:r w:rsidR="00E042D0">
        <w:t xml:space="preserve"> in Kenya</w:t>
      </w:r>
      <w:r w:rsidR="00EC0DAE" w:rsidRPr="007C2A70">
        <w:t xml:space="preserve">, impala and </w:t>
      </w:r>
      <w:proofErr w:type="spellStart"/>
      <w:r w:rsidR="0001182F">
        <w:t>dikdik</w:t>
      </w:r>
      <w:r w:rsidR="00E042D0">
        <w:t>s</w:t>
      </w:r>
      <w:proofErr w:type="spellEnd"/>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proofErr w:type="spellStart"/>
      <w:r w:rsidR="0001182F">
        <w:t>dikdik</w:t>
      </w:r>
      <w:r w:rsidR="00E042D0">
        <w:t>s</w:t>
      </w:r>
      <w:proofErr w:type="spellEnd"/>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31071ADE" w:rsidR="004E5CDD" w:rsidRDefault="00EC0DAE" w:rsidP="00541775">
      <w:r w:rsidRPr="007C2A70">
        <w:t xml:space="preserve">We evaluated </w:t>
      </w:r>
      <w:r w:rsidR="00EF3BC5">
        <w:t>three</w:t>
      </w:r>
      <w:r w:rsidR="00BB025E">
        <w:t xml:space="preserve"> </w:t>
      </w:r>
      <w:r w:rsidRPr="007C2A70">
        <w:t>hypotheses about the impacts of ambient temperature on predation by wild dogs</w:t>
      </w:r>
      <w:r w:rsidR="00846EE8">
        <w:t xml:space="preserve"> on impala and </w:t>
      </w:r>
      <w:proofErr w:type="spellStart"/>
      <w:r w:rsidR="0001182F">
        <w:t>dikdik</w:t>
      </w:r>
      <w:proofErr w:type="spellEnd"/>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impacted by reduced predator activity on hot days </w:t>
      </w:r>
      <w:r w:rsidR="004E5CDD" w:rsidRPr="007C2A70">
        <w:t xml:space="preserve">(Table 1). Previously, we have shown that w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reflect shorter hunting </w:t>
      </w:r>
      <w:r w:rsidR="004E5CDD" w:rsidRPr="007C2A70">
        <w:lastRenderedPageBreak/>
        <w:t xml:space="preserve">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had reduced foraging time, they would increase predation on </w:t>
      </w:r>
      <w:proofErr w:type="spellStart"/>
      <w:r w:rsidR="004E5CDD">
        <w:t>dikdik</w:t>
      </w:r>
      <w:proofErr w:type="spellEnd"/>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proofErr w:type="gramStart"/>
      <w:r w:rsidR="00BB025E">
        <w:t>hypothesis</w:t>
      </w:r>
      <w:r w:rsidR="00CC74AC">
        <w:t>’</w:t>
      </w:r>
      <w:proofErr w:type="gramEnd"/>
      <w:r w:rsidR="004E5CDD" w:rsidRPr="007C2A70">
        <w:t>.</w:t>
      </w:r>
    </w:p>
    <w:p w14:paraId="5F80FA62" w14:textId="1334ED6D" w:rsidR="00CC74AC" w:rsidRPr="007C2A70" w:rsidRDefault="00EF3BC5" w:rsidP="00CC74AC">
      <w:r>
        <w:t>Second</w:t>
      </w:r>
      <w:r w:rsidR="00BB025E">
        <w:t xml:space="preserve">,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proofErr w:type="spellStart"/>
      <w:r w:rsidR="00CC74AC">
        <w:t>dikdik</w:t>
      </w:r>
      <w:proofErr w:type="spellEnd"/>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proofErr w:type="gramStart"/>
      <w:r w:rsidR="00CC74AC">
        <w:t>hypothesis</w:t>
      </w:r>
      <w:r w:rsidR="00CC74AC" w:rsidRPr="007C2A70">
        <w:t>’</w:t>
      </w:r>
      <w:proofErr w:type="gramEnd"/>
      <w:r w:rsidR="00CC74AC" w:rsidRPr="007C2A70">
        <w:t>.</w:t>
      </w:r>
    </w:p>
    <w:p w14:paraId="79FE19A7" w14:textId="052424EA"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L</w:t>
      </w:r>
      <w:r w:rsidR="004E5CDD" w:rsidRPr="007C2A70">
        <w:t>arger species hav</w:t>
      </w:r>
      <w:r w:rsidR="004E5CDD">
        <w:t>e</w:t>
      </w:r>
      <w:r w:rsidR="004E5CDD" w:rsidRPr="007C2A70">
        <w:t xml:space="preserve"> more difficulty dissipating </w:t>
      </w:r>
      <w:r w:rsidR="00C53B7B">
        <w:t xml:space="preserve">metabolic </w:t>
      </w:r>
      <w:r w:rsidR="004E5CDD" w:rsidRPr="007C2A70">
        <w:t xml:space="preserve">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proofErr w:type="spellStart"/>
      <w:r w:rsidR="004E5CDD">
        <w:t>dikdik</w:t>
      </w:r>
      <w:r w:rsidR="00C53B7B">
        <w:t>s</w:t>
      </w:r>
      <w:proofErr w:type="spellEnd"/>
      <w:r w:rsidR="004E5CDD" w:rsidRPr="007C2A70">
        <w:t xml:space="preserve">, leading to increased predation on impala relative to </w:t>
      </w:r>
      <w:proofErr w:type="spellStart"/>
      <w:r w:rsidR="004E5CDD">
        <w:t>dikdik</w:t>
      </w:r>
      <w:r w:rsidR="00C53B7B">
        <w:t>s</w:t>
      </w:r>
      <w:proofErr w:type="spellEnd"/>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proofErr w:type="gramStart"/>
      <w:r>
        <w:t>hypothesis</w:t>
      </w:r>
      <w:r w:rsidR="004E5CDD" w:rsidRPr="007C2A70">
        <w:t>’</w:t>
      </w:r>
      <w:proofErr w:type="gramEnd"/>
      <w:r w:rsidR="004E5CDD" w:rsidRPr="007C2A70">
        <w:t>.</w:t>
      </w:r>
    </w:p>
    <w:p w14:paraId="4AE53542" w14:textId="59CACABC" w:rsidR="00EC0DAE" w:rsidRPr="007C2A70" w:rsidRDefault="00EC0DAE" w:rsidP="007C2A70">
      <w:r w:rsidRPr="007C2A70">
        <w:t>These hypothesised behavioural responses to high ambient temperatures generated</w:t>
      </w:r>
      <w:r w:rsidR="00517D24">
        <w:t xml:space="preserve"> </w:t>
      </w:r>
      <w:r w:rsidRPr="007C2A70">
        <w:t xml:space="preserve">contrasting sets of predictions about trophic interactions between wild dogs, impala, and </w:t>
      </w:r>
      <w:proofErr w:type="spellStart"/>
      <w:r w:rsidR="0001182F">
        <w:lastRenderedPageBreak/>
        <w:t>dikdik</w:t>
      </w:r>
      <w:proofErr w:type="spellEnd"/>
      <w:r w:rsidRPr="007C2A70">
        <w:t xml:space="preserve"> (summarised in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3ADEA895"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4FDACED" w:rsidR="00EC0DAE" w:rsidRPr="007C2A70" w:rsidRDefault="00EC0DAE" w:rsidP="007C2A70">
      <w:proofErr w:type="spellStart"/>
      <w:r w:rsidRPr="007C2A70">
        <w:t>Mpala</w:t>
      </w:r>
      <w:proofErr w:type="spellEnd"/>
      <w:r w:rsidRPr="007C2A70">
        <w:t xml:space="preserve"> hosts 22 species of wild ungulate, of which </w:t>
      </w:r>
      <w:proofErr w:type="spellStart"/>
      <w:r w:rsidR="0001182F">
        <w:t>dikdik</w:t>
      </w:r>
      <w:r w:rsidR="0085076D">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w:t>
      </w:r>
      <w:r w:rsidR="00CB07B3">
        <w:t xml:space="preserve">and </w:t>
      </w:r>
      <w:r w:rsidRPr="007C2A70">
        <w:t xml:space="preserve">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53CA928C"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 xml:space="preserve">(Savannah Tracking Ltd, Nairobi, </w:t>
      </w:r>
      <w:r w:rsidRPr="00F245E9">
        <w:lastRenderedPageBreak/>
        <w:t>Kenya)</w:t>
      </w:r>
      <w:r>
        <w:t xml:space="preserve"> were fitted to </w:t>
      </w:r>
      <w:r w:rsidRPr="00F245E9">
        <w:t xml:space="preserve">15 adult female </w:t>
      </w:r>
      <w:proofErr w:type="spellStart"/>
      <w:r w:rsidR="0001182F">
        <w:t>dikdik</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315267DF" w:rsidR="00EC0DAE" w:rsidRDefault="00EC0DAE" w:rsidP="007C2A70">
      <w:r>
        <w:t xml:space="preserve">We used faecal analysis to quantify the relative frequency of predation by wild dogs on impala and </w:t>
      </w:r>
      <w:proofErr w:type="spellStart"/>
      <w:r w:rsidR="0001182F">
        <w:t>dikdik</w:t>
      </w:r>
      <w:proofErr w:type="spellEnd"/>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individuals which deposited the scats. </w:t>
      </w:r>
      <w:r w:rsidR="00A96C6C">
        <w:t>There were no major shifts in temperature and rainfall between the two time periods, however (Table S1).</w:t>
      </w:r>
    </w:p>
    <w:p w14:paraId="4062CFAB" w14:textId="214BB72C"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910E9A">
        <w:t xml:space="preserve">Moonlight was calculated by multiplying percentage illumination by the number of hours the moon was in the sky between sunset and sunrise. </w:t>
      </w:r>
      <w:r w:rsidR="00EC0DAE">
        <w:t xml:space="preserve">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 xml:space="preserve">(raising pups in a den, recognisable from the movement path which shows a “starburst” pattern of repeat visits to the same location, </w:t>
      </w:r>
      <w:r w:rsidR="00EC0DAE">
        <w:rPr>
          <w:noProof/>
        </w:rPr>
        <w:lastRenderedPageBreak/>
        <w:t>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have been shown to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from the den site during the morning or evening – these 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61CAD815"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rsidRPr="00205E74">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wild dogs are 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 xml:space="preserve">ed each wild dog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lastRenderedPageBreak/>
        <w:t>Categorising activity periods of prey species</w:t>
      </w:r>
    </w:p>
    <w:p w14:paraId="6C42BA77" w14:textId="77777777" w:rsidR="005B24F8" w:rsidRDefault="005B24F8" w:rsidP="005B24F8">
      <w:r>
        <w:t>We categori</w:t>
      </w:r>
      <w:r w:rsidRPr="0001182F">
        <w:t>s</w:t>
      </w:r>
      <w:r>
        <w:t xml:space="preserve">ed </w:t>
      </w:r>
      <w:proofErr w:type="spellStart"/>
      <w:r>
        <w:t>dikdik</w:t>
      </w:r>
      <w:proofErr w:type="spellEnd"/>
      <w:r w:rsidRPr="005C5674">
        <w:t xml:space="preserve"> and impala GPS colla</w:t>
      </w:r>
      <w:r>
        <w:t xml:space="preserve">r 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proofErr w:type="spellStart"/>
      <w:r>
        <w:t>dikdik</w:t>
      </w:r>
      <w:proofErr w:type="spellEnd"/>
      <w:r>
        <w:t xml:space="preserve"> “evening” GPS-locations as those recorded between </w:t>
      </w:r>
      <w:r w:rsidRPr="005C5674">
        <w:t xml:space="preserve">the first quartile of start times </w:t>
      </w:r>
      <w:r>
        <w:t xml:space="preserve">for hunting bouts </w:t>
      </w:r>
      <w:r w:rsidRPr="005C5674">
        <w:t xml:space="preserve">(approximately 2hr10min before </w:t>
      </w:r>
      <w:r>
        <w:t>sunset; Fig.</w:t>
      </w:r>
      <w:r w:rsidRPr="000D5154">
        <w:t xml:space="preserve"> </w:t>
      </w:r>
      <w:proofErr w:type="gramStart"/>
      <w:r w:rsidRPr="000D5154">
        <w:t>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proofErr w:type="gramEnd"/>
      <w:r>
        <w:t xml:space="preserve"> We categorised impala and </w:t>
      </w:r>
      <w:proofErr w:type="spellStart"/>
      <w:r>
        <w:t>dikdik</w:t>
      </w:r>
      <w:proofErr w:type="spellEnd"/>
      <w:r>
        <w:t xml:space="preserve"> 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74614DF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4EB5718D" w14:textId="77777777" w:rsidR="00EF3BC5" w:rsidRDefault="00EF3BC5" w:rsidP="007C2A70">
      <w:pPr>
        <w:pStyle w:val="Heading2"/>
      </w:pPr>
    </w:p>
    <w:p w14:paraId="28B60A80" w14:textId="77777777" w:rsidR="00EC0DAE" w:rsidRPr="00110852" w:rsidRDefault="00EC0DAE" w:rsidP="007C2A70">
      <w:pPr>
        <w:pStyle w:val="Heading2"/>
      </w:pPr>
      <w:r w:rsidRPr="00110852">
        <w:t>Statistical analyses</w:t>
      </w:r>
    </w:p>
    <w:p w14:paraId="75F09734" w14:textId="77777777" w:rsidR="00D21BDF" w:rsidRDefault="00D21BDF" w:rsidP="00D21BDF">
      <w:r>
        <w:t xml:space="preserve">We used multi-model inference to evaluate associations between wild dog hunting outcome variables (start time, stop time, duration, probability of occurrence, and intensity of morning, evening and night time hunts) and a range of explanatory variables (Table S3, Table S4). </w:t>
      </w:r>
      <w:r w:rsidR="00DA7E2F">
        <w:t>T</w:t>
      </w:r>
      <w:r w:rsidR="00EC0DAE">
        <w:t>he reduced</w:t>
      </w:r>
      <w:r w:rsidR="00DA7E2F">
        <w:t xml:space="preserve"> daytime</w:t>
      </w:r>
      <w:r w:rsidR="00EC0DAE">
        <w:t xml:space="preserve"> foraging time </w:t>
      </w:r>
      <w:r w:rsidR="00DA7E2F">
        <w:t>hypothesis (</w:t>
      </w:r>
      <w:r w:rsidR="00DE7759">
        <w:t xml:space="preserve">Table 1, </w:t>
      </w:r>
      <w:r w:rsidR="00DA7E2F">
        <w:t xml:space="preserve">Hypothesis 1) </w:t>
      </w:r>
      <w:r w:rsidR="00EC0DAE">
        <w:t xml:space="preserve">predicted that wild dogs would spend less time hunting on hot days. To test this hypothesis, we </w:t>
      </w:r>
      <w:r w:rsidR="00DA7E2F">
        <w:t>split the activity data into morning,</w:t>
      </w:r>
      <w:r w:rsidR="00972BC9">
        <w:t xml:space="preserve"> midday and evening</w:t>
      </w:r>
      <w:r w:rsidR="00DA7E2F">
        <w:t xml:space="preserve">. We </w:t>
      </w:r>
      <w:r w:rsidR="00EC0DAE">
        <w:t xml:space="preserve">analysed continuous outcome variables </w:t>
      </w:r>
      <w:r w:rsidR="00EC0DAE">
        <w:lastRenderedPageBreak/>
        <w:t>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 xml:space="preserve">a binary outcome variable describing whether or not a hunt was recorded for each time period. </w:t>
      </w:r>
      <w:r w:rsidR="00972BC9">
        <w:t xml:space="preserve">Only 10% of hunting bouts occurred during </w:t>
      </w:r>
      <w:r w:rsidR="00A33268">
        <w:t xml:space="preserve">the </w:t>
      </w:r>
      <w:r w:rsidR="00972BC9">
        <w:t xml:space="preserve">midday </w:t>
      </w:r>
      <w:r w:rsidR="00A33268">
        <w:t xml:space="preserve">period </w:t>
      </w:r>
      <w:r w:rsidR="00972BC9">
        <w:t xml:space="preserve">(accounting for 2% of daily activity), so </w:t>
      </w:r>
      <w:r w:rsidR="00151F46">
        <w:t xml:space="preserve">we considered these abnormal events and </w:t>
      </w:r>
      <w:r w:rsidR="00A33268">
        <w:t>did</w:t>
      </w:r>
      <w:r w:rsidR="00151F46">
        <w:t xml:space="preserve"> </w:t>
      </w:r>
      <w:r w:rsidR="00972BC9">
        <w:t>not subject</w:t>
      </w:r>
      <w:r w:rsidR="00151F46">
        <w:t xml:space="preserve"> </w:t>
      </w:r>
      <w:r w:rsidR="00A33268">
        <w:t xml:space="preserve">them </w:t>
      </w:r>
      <w:r w:rsidR="00151F46">
        <w:t>to</w:t>
      </w:r>
      <w:r w:rsidR="00972BC9">
        <w:t xml:space="preserve"> </w:t>
      </w:r>
      <w:r w:rsidR="00151F46">
        <w:t xml:space="preserve">further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s</w:t>
      </w:r>
      <w:r w:rsidR="00D464C7">
        <w:t xml:space="preserve"> and the date</w:t>
      </w:r>
      <w:r w:rsidR="007D7ACC">
        <w:t xml:space="preserve"> as random effect</w:t>
      </w:r>
      <w:r w:rsidR="00D464C7">
        <w:t>s</w:t>
      </w:r>
      <w:r w:rsidR="007D7ACC">
        <w:t>.</w:t>
      </w:r>
      <w:r>
        <w:t xml:space="preserve"> 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58E8CC40"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proofErr w:type="spellStart"/>
      <w:r w:rsidR="00D21BDF" w:rsidRPr="006543EB">
        <w:t>Akaike</w:t>
      </w:r>
      <w:r w:rsidR="00D21BDF">
        <w:t>’s</w:t>
      </w:r>
      <w:proofErr w:type="spellEnd"/>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version 3.3.2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version 3.3.2,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the outcome variable of each explanatory variable in the top set.</w:t>
      </w:r>
    </w:p>
    <w:p w14:paraId="3CA92CB3" w14:textId="77777777" w:rsidR="00D21BDF" w:rsidRDefault="00D21BDF" w:rsidP="00D21BDF"/>
    <w:p w14:paraId="3DD64013" w14:textId="13360FAB" w:rsidR="00EC0DAE" w:rsidRDefault="00EC0DAE" w:rsidP="007C2A70">
      <w:r>
        <w:lastRenderedPageBreak/>
        <w:t xml:space="preserve">In the shade-seeking </w:t>
      </w:r>
      <w:r w:rsidR="00D61DF7">
        <w:t>hypothesis (</w:t>
      </w:r>
      <w:r w:rsidR="00DE7759">
        <w:t xml:space="preserve">Table 1, </w:t>
      </w:r>
      <w:r w:rsidR="00D61DF7">
        <w:t xml:space="preserve">Hypothesis </w:t>
      </w:r>
      <w:r w:rsidR="00EF3BC5">
        <w:t>2</w:t>
      </w:r>
      <w:r w:rsidR="00D61DF7">
        <w:t>)</w:t>
      </w:r>
      <w:r>
        <w:t xml:space="preserve"> we </w:t>
      </w:r>
      <w:r w:rsidR="00AD7EA0">
        <w:t xml:space="preserve">predicted </w:t>
      </w:r>
      <w:r>
        <w:t xml:space="preserve">that wild dogs, impala, and </w:t>
      </w:r>
      <w:proofErr w:type="spellStart"/>
      <w:r w:rsidR="0001182F">
        <w:t>dikdik</w:t>
      </w:r>
      <w:r w:rsidR="00F1773F">
        <w:t>s</w:t>
      </w:r>
      <w:proofErr w:type="spellEnd"/>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w:t>
      </w:r>
      <w:r w:rsidR="00151F46">
        <w:t xml:space="preserve">we </w:t>
      </w:r>
      <w:r>
        <w:t xml:space="preserve">only </w:t>
      </w:r>
      <w:r w:rsidR="00151F46">
        <w:t xml:space="preserve">included measurements of woody cover at </w:t>
      </w:r>
      <w:r>
        <w:t xml:space="preserve">locations </w:t>
      </w:r>
      <w:r w:rsidR="00151F46">
        <w:t xml:space="preserve">taken during </w:t>
      </w:r>
      <w:r>
        <w:t xml:space="preserve">hunting </w:t>
      </w:r>
      <w:r w:rsidR="0094417B">
        <w:t>bouts</w:t>
      </w:r>
      <w:r>
        <w:t xml:space="preserve">.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w:t>
      </w:r>
      <w:r w:rsidR="00A96C6C">
        <w:t>4</w:t>
      </w:r>
      <w:r w:rsidR="00221E1F">
        <w:t>)</w:t>
      </w:r>
      <w:r w:rsidR="00DE7759">
        <w:t>,</w:t>
      </w:r>
      <w:r w:rsidR="007C64D0">
        <w:t xml:space="preserve"> </w:t>
      </w:r>
      <w:r w:rsidR="00DE7759">
        <w:t>which</w:t>
      </w:r>
      <w:r w:rsidR="007C64D0">
        <w:t xml:space="preserve"> </w:t>
      </w:r>
      <w:r w:rsidR="00DE7759">
        <w:t xml:space="preserve">was </w:t>
      </w:r>
      <w:r w:rsidR="007C64D0">
        <w:t>predicted to impact herbivore behaviour and location (Goheen et al 2013)</w:t>
      </w:r>
      <w:r>
        <w:t xml:space="preserve">. </w:t>
      </w:r>
      <w:r w:rsidR="00B64149">
        <w:t xml:space="preserve">Following </w:t>
      </w:r>
      <w:r w:rsidR="00B64149" w:rsidRPr="00371AAD">
        <w:t xml:space="preserve">Ford </w:t>
      </w:r>
      <w:r w:rsidR="00B64149" w:rsidRPr="00371AAD">
        <w:rPr>
          <w:i/>
          <w:iCs/>
        </w:rPr>
        <w:t>et al.</w:t>
      </w:r>
      <w:r w:rsidR="00B64149">
        <w:t xml:space="preserve"> </w:t>
      </w:r>
      <w:r w:rsidR="00B64149">
        <w:fldChar w:fldCharType="begin"/>
      </w:r>
      <w:r w:rsidR="00B64149">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64149">
        <w:fldChar w:fldCharType="separate"/>
      </w:r>
      <w:r w:rsidR="00B64149">
        <w:rPr>
          <w:noProof/>
        </w:rPr>
        <w:t>(2014)</w:t>
      </w:r>
      <w:r w:rsidR="00B64149">
        <w:fldChar w:fldCharType="end"/>
      </w:r>
      <w:r w:rsidR="00B64149" w:rsidRPr="00371AAD">
        <w:t xml:space="preserve">, we considered days to fall within “wet phases” if &gt;50mm of rain had fallen in the previous four weeks, </w:t>
      </w:r>
      <w:r w:rsidR="00B64149">
        <w:t>and classed</w:t>
      </w:r>
      <w:r w:rsidR="00B64149" w:rsidRPr="00371AAD">
        <w:t xml:space="preserve"> all other days as </w:t>
      </w:r>
      <w:r w:rsidR="00B64149">
        <w:t xml:space="preserve">falling in </w:t>
      </w:r>
      <w:r w:rsidR="00B64149" w:rsidRPr="00371AAD">
        <w:t xml:space="preserve">“dry phases”. </w:t>
      </w:r>
      <w:r w:rsidR="00B64149">
        <w:t>In constructing the array of models for multi-model inference, this rainfall phase variable was never included in the same model as daily rainfall, because the two were correlated. Model selection was performed using model averaging in the same way as when investigating wild dog hunting (Hypothesis 1 and 2b).</w:t>
      </w:r>
    </w:p>
    <w:p w14:paraId="5F64E002" w14:textId="1339BD85"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datasets, because </w:t>
      </w:r>
      <w:r w:rsidR="00EC0DAE">
        <w:t xml:space="preserve">our GPS-collar locations </w:t>
      </w:r>
      <w:r w:rsidR="00EF3BC5">
        <w:t xml:space="preserve">and accelerometer data </w:t>
      </w:r>
      <w:r w:rsidR="00EC0DAE">
        <w:t>were recorded too infrequently</w:t>
      </w:r>
      <w:r>
        <w:t xml:space="preserve"> to estimate chase speeds</w:t>
      </w:r>
      <w:r w:rsidR="00EC0DAE">
        <w:t xml:space="preserve">, so our evaluation of this scenario relied on testing the </w:t>
      </w:r>
      <w:r>
        <w:t xml:space="preserve">prediction </w:t>
      </w:r>
      <w:r w:rsidR="00EC0DAE">
        <w:t>that wild dogs killed impala more frequently on hot days</w:t>
      </w:r>
      <w:r>
        <w:t xml:space="preserve"> (Table 1)</w:t>
      </w:r>
      <w:r w:rsidR="00EC0DAE">
        <w:t>. This outco</w:t>
      </w:r>
      <w:r w:rsidR="00D61DF7">
        <w:t xml:space="preserve">me was also predicted </w:t>
      </w:r>
      <w:r>
        <w:t>under</w:t>
      </w:r>
      <w:r w:rsidR="00D61DF7">
        <w:t xml:space="preserve"> Hypotheses 2 and 3</w:t>
      </w:r>
      <w:r>
        <w:t>, however, and could not be used to specifically support Hypothesis 4</w:t>
      </w:r>
      <w:r w:rsidR="00EC0DAE">
        <w:t xml:space="preserve">. We tested this </w:t>
      </w:r>
      <w:r>
        <w:t xml:space="preserve">prediction </w:t>
      </w:r>
      <w:r w:rsidR="00EC0DAE">
        <w:t xml:space="preserve">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0A24D2" w:rsidRPr="00B64149">
        <w:t xml:space="preserve">seven days (to </w:t>
      </w:r>
      <w:r w:rsidR="000A24D2" w:rsidRPr="00B64149">
        <w:lastRenderedPageBreak/>
        <w:t>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as a previous study showed that impala were consumed far less frequently on community land, relative to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w:t>
      </w:r>
      <w:proofErr w:type="gramStart"/>
      <w:r w:rsidR="00EC0DAE">
        <w:t>identity were</w:t>
      </w:r>
      <w:proofErr w:type="gramEnd"/>
      <w:r w:rsidR="00EC0DAE">
        <w:t xml:space="preserve"> often unknown for wild dog scats, so these models did not include random effects.</w:t>
      </w:r>
      <w:r w:rsidR="00B64149">
        <w:t xml:space="preserve"> Model selection was performed using model averaging in the same way as when investigating wild dog hunting (Hypothesis 1 and 2b) and woody cover selection (Hypothesis 3).</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0B5FFD0"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4D23A524" w:rsidR="00EC4969" w:rsidRDefault="00EC4969" w:rsidP="00EC4969">
      <w:r>
        <w:t xml:space="preserve">Impala had the highest levels of displacement between GPS locations at night (1.24km </w:t>
      </w:r>
      <w:r w:rsidRPr="00EC4969">
        <w:t>±</w:t>
      </w:r>
      <w:r>
        <w:t>2.11</w:t>
      </w:r>
      <w:r w:rsidR="00614138">
        <w:t>(</w:t>
      </w:r>
      <w:proofErr w:type="spellStart"/>
      <w:r w:rsidR="00614138">
        <w:t>s.d.</w:t>
      </w:r>
      <w:proofErr w:type="spellEnd"/>
      <w:r w:rsidR="00614138">
        <w:t>)</w:t>
      </w:r>
      <w:r>
        <w:t xml:space="preserve">)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proofErr w:type="spellStart"/>
      <w:r>
        <w:t>Dikdik</w:t>
      </w:r>
      <w:proofErr w:type="spellEnd"/>
      <w:r>
        <w:t xml:space="preserve">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6895DC1C"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635E9">
        <w:t xml:space="preserve"> 4</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lastRenderedPageBreak/>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ffect on morning hunts (</w:t>
      </w:r>
      <w:r w:rsidR="00221E1F">
        <w:t>Table S</w:t>
      </w:r>
      <w:r w:rsidR="005A1847">
        <w:t>5</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788DFC98" w14:textId="57290192" w:rsidR="00EC0DAE" w:rsidRDefault="00EC0DAE" w:rsidP="007C2A70">
      <w:r w:rsidRPr="007C2A70">
        <w:tab/>
      </w:r>
    </w:p>
    <w:p w14:paraId="7A20493A" w14:textId="6103C8A7" w:rsidR="00EC0DAE" w:rsidRPr="00421FA1" w:rsidRDefault="00EC0DAE" w:rsidP="007C2A70">
      <w:pPr>
        <w:pStyle w:val="Heading2"/>
      </w:pPr>
      <w:r w:rsidRPr="00421FA1">
        <w:t>Habitat selection</w:t>
      </w:r>
    </w:p>
    <w:p w14:paraId="43A63992" w14:textId="696F9FE6"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wild dogs used the wood</w:t>
      </w:r>
      <w:r w:rsidR="001C7C81">
        <w:t>ed</w:t>
      </w:r>
      <w:r w:rsidRPr="007C2A70">
        <w:t xml:space="preserve"> </w:t>
      </w:r>
      <w:r w:rsidR="001C7C81">
        <w:t xml:space="preserve">areas </w:t>
      </w:r>
      <w:r w:rsidR="009521C8">
        <w:t xml:space="preserve">to a greater extent </w:t>
      </w:r>
      <w:r w:rsidR="001C7C81">
        <w:t>at</w:t>
      </w:r>
      <w:r w:rsidR="001C7C81" w:rsidRPr="007C2A70">
        <w:t xml:space="preserve"> </w:t>
      </w:r>
      <w:r w:rsidRPr="007C2A70">
        <w:t>night (</w:t>
      </w:r>
      <w:r w:rsidR="0037275E">
        <w:t>Fig.</w:t>
      </w:r>
      <w:r w:rsidR="00177AA7">
        <w:t xml:space="preserve"> 3</w:t>
      </w:r>
      <w:r w:rsidRPr="007C2A70">
        <w:t xml:space="preserve">). The use of woody cover by </w:t>
      </w:r>
      <w:proofErr w:type="spellStart"/>
      <w:r w:rsidR="0001182F">
        <w:t>dikdik</w:t>
      </w:r>
      <w:r w:rsidR="009521C8">
        <w:t>s</w:t>
      </w:r>
      <w:proofErr w:type="spellEnd"/>
      <w:r w:rsidRPr="007C2A70">
        <w:t xml:space="preserve"> was relatively consistent throughout the day (</w:t>
      </w:r>
      <w:r w:rsidR="0037275E">
        <w:t>Fig.</w:t>
      </w:r>
      <w:r w:rsidR="00177AA7">
        <w:t xml:space="preserve"> 3</w:t>
      </w:r>
      <w:r w:rsidRPr="007C2A70">
        <w:t>).</w:t>
      </w:r>
    </w:p>
    <w:p w14:paraId="5AFB677C" w14:textId="14930E17"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104CED">
        <w:t xml:space="preserve">during </w:t>
      </w:r>
      <w:r w:rsidR="00391926">
        <w:t>morning and</w:t>
      </w:r>
      <w:r w:rsidRPr="007C2A70">
        <w:t xml:space="preserve"> midday </w:t>
      </w:r>
      <w:r w:rsidR="00104CED">
        <w:t>periods</w:t>
      </w:r>
      <w:r w:rsidR="00391926">
        <w:t>, although not during the evening</w:t>
      </w:r>
      <w:r w:rsidR="00104CED">
        <w:t xml:space="preserve"> </w:t>
      </w:r>
      <w:r w:rsidRPr="007C2A70">
        <w:t xml:space="preserve">(Table 3). In contrast, there was </w:t>
      </w:r>
      <w:r w:rsidR="00391926">
        <w:t>no</w:t>
      </w:r>
      <w:r w:rsidRPr="007C2A70">
        <w:t xml:space="preserve"> evidence for </w:t>
      </w:r>
      <w:proofErr w:type="spellStart"/>
      <w:r w:rsidR="0001182F">
        <w:t>dikdik</w:t>
      </w:r>
      <w:r w:rsidR="009521C8">
        <w:t>s</w:t>
      </w:r>
      <w:proofErr w:type="spellEnd"/>
      <w:r w:rsidRPr="007C2A70">
        <w:t xml:space="preserve"> selecting woody cover based on ambient temperature, and </w:t>
      </w:r>
      <w:r w:rsidR="00391926">
        <w:t xml:space="preserve">also </w:t>
      </w:r>
      <w:r w:rsidRPr="007C2A70">
        <w:t>no evidence of such selection by hunting wild dog packs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40F58121"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w:t>
      </w:r>
      <w:r w:rsidR="009521C8">
        <w:t>restricted</w:t>
      </w:r>
      <w:r w:rsidR="00952CDD">
        <w:t xml:space="preserve"> </w:t>
      </w:r>
      <w:r>
        <w:t xml:space="preserve">foraging </w:t>
      </w:r>
      <w:r w:rsidR="009521C8">
        <w:t xml:space="preserve">time hypothesis </w:t>
      </w:r>
      <w:r>
        <w:t>(</w:t>
      </w:r>
      <w:r w:rsidR="00952CDD">
        <w:t>Hypothesis</w:t>
      </w:r>
      <w:r>
        <w:t xml:space="preserve"> 1</w:t>
      </w:r>
      <w:r w:rsidR="00104CED">
        <w:t>)</w:t>
      </w:r>
      <w:r>
        <w:t xml:space="preserve"> but not the other three </w:t>
      </w:r>
      <w:r w:rsidR="009521C8">
        <w:t>hypotheses</w:t>
      </w:r>
      <w:r>
        <w:t xml:space="preserve">, wild dog scats were less likely to contain </w:t>
      </w:r>
      <w:r>
        <w:lastRenderedPageBreak/>
        <w:t xml:space="preserve">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177AA7">
        <w:t xml:space="preserve"> 3</w:t>
      </w:r>
      <w:r w:rsidR="004524F8">
        <w:t>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10947B2E"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9521C8">
        <w:t>restricted</w:t>
      </w:r>
      <w:r>
        <w:t xml:space="preserve"> </w:t>
      </w:r>
      <w:r w:rsidR="003244F8">
        <w:t xml:space="preserve">foraging </w:t>
      </w:r>
      <w:r w:rsidR="009521C8">
        <w:t xml:space="preserve">time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1635E9">
        <w:t>Fig. 4</w:t>
      </w:r>
      <w:r w:rsidR="00CA1BB8">
        <w:t xml:space="preserve">, </w:t>
      </w:r>
      <w:r w:rsidR="00221E1F">
        <w:t>Table S</w:t>
      </w:r>
      <w:r w:rsidR="005A1847">
        <w:t>5</w:t>
      </w:r>
      <w:r w:rsidR="00CA2D5D">
        <w:t xml:space="preserve">, </w:t>
      </w:r>
      <w:proofErr w:type="gramStart"/>
      <w:r w:rsidR="00221E1F">
        <w:t>Table</w:t>
      </w:r>
      <w:proofErr w:type="gramEnd"/>
      <w:r w:rsidR="00221E1F">
        <w:t xml:space="preserve"> S</w:t>
      </w:r>
      <w:r w:rsidR="005A1847">
        <w:t>6</w:t>
      </w:r>
      <w:r>
        <w:t xml:space="preserve">). </w:t>
      </w:r>
      <w:r w:rsidR="00F500D2">
        <w:t>Previously we</w:t>
      </w:r>
      <w:r>
        <w:t xml:space="preserve"> </w:t>
      </w:r>
      <w:r w:rsidR="00F500D2">
        <w:t>posited that</w:t>
      </w:r>
      <w:r w:rsidR="00CA2D5D">
        <w:t>, on average,</w:t>
      </w:r>
      <w:r w:rsidR="00F500D2">
        <w:t xml:space="preserve"> </w:t>
      </w:r>
      <w:proofErr w:type="spellStart"/>
      <w:r w:rsidR="0001182F">
        <w:t>dikdik</w:t>
      </w:r>
      <w:proofErr w:type="spellEnd"/>
      <w:r>
        <w:t xml:space="preserve"> and impala would </w:t>
      </w:r>
      <w:r w:rsidR="00F500D2">
        <w:t>yield comparable returns</w:t>
      </w:r>
      <w:r>
        <w:t xml:space="preserve">, because the greater energy intake achievable by hunting impala was offset by the shorter travel distances associated with hunting </w:t>
      </w:r>
      <w:proofErr w:type="spellStart"/>
      <w:r w:rsidR="0001182F">
        <w:t>dikdik</w:t>
      </w:r>
      <w:proofErr w:type="spellEnd"/>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but lower-value prey (such as </w:t>
      </w:r>
      <w:proofErr w:type="spellStart"/>
      <w:r w:rsidR="0001182F">
        <w:t>dikdik</w:t>
      </w:r>
      <w:r w:rsidR="009521C8">
        <w:t>s</w:t>
      </w:r>
      <w:proofErr w:type="spellEnd"/>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proofErr w:type="spellStart"/>
      <w:r w:rsidR="0001182F">
        <w:t>dikdik</w:t>
      </w:r>
      <w:r w:rsidR="009521C8">
        <w:t>s</w:t>
      </w:r>
      <w:proofErr w:type="spellEnd"/>
      <w:r>
        <w:t xml:space="preserve"> more than impala, and our observations were consistent with this prediction (</w:t>
      </w:r>
      <w:r w:rsidR="001635E9">
        <w:t>Table 4</w:t>
      </w:r>
      <w:r>
        <w:t>).</w:t>
      </w:r>
    </w:p>
    <w:p w14:paraId="00AAB853" w14:textId="15505D5C" w:rsidR="00EC0DAE" w:rsidRDefault="003244F8" w:rsidP="007C2A70">
      <w:r>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 However, we found that only impala did so (Table 3). Of the three species, impala used the most open habitat (</w:t>
      </w:r>
      <w:r w:rsidR="001635E9">
        <w:t>Fig. 3</w:t>
      </w:r>
      <w:r w:rsidR="00CA1BB8">
        <w:t>, b and c</w:t>
      </w:r>
      <w:r w:rsidR="00EC0DAE">
        <w:t xml:space="preserve">), which may have resulted in a greater need to seek shade at high </w:t>
      </w:r>
      <w:r w:rsidR="007D7ACC">
        <w:t xml:space="preserve">ambient </w:t>
      </w:r>
      <w:r w:rsidR="00EC0DAE">
        <w:t xml:space="preserve">temperatures. Physiological studies suggest that </w:t>
      </w:r>
      <w:proofErr w:type="spellStart"/>
      <w:r w:rsidR="0001182F">
        <w:t>dikdik</w:t>
      </w:r>
      <w:r w:rsidR="00A95046">
        <w:t>s</w:t>
      </w:r>
      <w:proofErr w:type="spellEnd"/>
      <w:r w:rsidR="00EC0DAE">
        <w:t xml:space="preserve"> are dependent upon shade to </w:t>
      </w:r>
      <w:proofErr w:type="spellStart"/>
      <w:r w:rsidR="00EC0DAE">
        <w:t>thermoregulate</w:t>
      </w:r>
      <w:proofErr w:type="spellEnd"/>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w:t>
      </w:r>
      <w:r w:rsidR="00EC0DAE">
        <w:lastRenderedPageBreak/>
        <w:t xml:space="preserve">habitat.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perhaps because hunting periods occurred before and after the hottest times of day (</w:t>
      </w:r>
      <w:r w:rsidR="001635E9">
        <w:t>Fig. 3</w:t>
      </w:r>
      <w:r w:rsidR="00EC0DAE">
        <w:t xml:space="preserve">). </w:t>
      </w:r>
      <w:r w:rsidR="00BE7FD0">
        <w:t>The tendency of impala</w:t>
      </w:r>
      <w:r w:rsidR="00EC0DAE">
        <w:t xml:space="preserve"> to move into denser cover at high </w:t>
      </w:r>
      <w:r w:rsidR="007D7ACC">
        <w:t xml:space="preserve">ambient </w:t>
      </w:r>
      <w:r w:rsidR="00EC0DAE">
        <w:t>temperatures would be expected to increase their risk of being killed, since wild dogs typically occupied denser cover (</w:t>
      </w:r>
      <w:r w:rsidR="001635E9">
        <w:t>Fig. 3</w:t>
      </w:r>
      <w:r w:rsidR="00EC0DAE">
        <w:t xml:space="preserve">), and 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Hence, although impala behaviour changed in line with the predictions of the shade-seeking </w:t>
      </w:r>
      <w:r>
        <w:t xml:space="preserve">hypothesis </w:t>
      </w:r>
      <w:r w:rsidR="00EC0DAE">
        <w:t>(</w:t>
      </w:r>
      <w:r>
        <w:t xml:space="preserve">Hypothesis </w:t>
      </w:r>
      <w:r w:rsidR="001635E9">
        <w:t>2</w:t>
      </w:r>
      <w:r w:rsidR="00EC0DAE">
        <w:t>), this change did not generate the predicted impact on predation.</w:t>
      </w:r>
    </w:p>
    <w:p w14:paraId="306DE740" w14:textId="22C2E96C" w:rsidR="00EC0DAE" w:rsidRDefault="00EC0DAE" w:rsidP="007C2A70">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t xml:space="preserve"> we predicted that high ambient temperatures would reduce chase distances for impala and increase them for </w:t>
      </w:r>
      <w:proofErr w:type="spellStart"/>
      <w:r w:rsidR="0001182F">
        <w:t>dikdik</w:t>
      </w:r>
      <w:r w:rsidR="00EA3969">
        <w:t>s</w:t>
      </w:r>
      <w:proofErr w:type="spellEnd"/>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w:t>
      </w:r>
      <w:r w:rsidR="00EA3969">
        <w:t xml:space="preserve">this hypothesis </w:t>
      </w:r>
      <w:r>
        <w:t xml:space="preserve">directly because our monitoring methods did not allow us to measure chase distance or speed. However, under this scenario we also predicted that predation upon impala would increase, relative to predation on </w:t>
      </w:r>
      <w:proofErr w:type="spellStart"/>
      <w:r w:rsidR="0001182F">
        <w:t>dikdik</w:t>
      </w:r>
      <w:r w:rsidR="00EA3969">
        <w:t>s</w:t>
      </w:r>
      <w:proofErr w:type="spellEnd"/>
      <w:r>
        <w:t>, when ambient temperatures were high. Our observations showed the opposite pattern (</w:t>
      </w:r>
      <w:r w:rsidR="001635E9">
        <w:t>Table 4</w:t>
      </w:r>
      <w:r w:rsidR="004524F8">
        <w:t xml:space="preserve">, </w:t>
      </w:r>
      <w:r w:rsidR="0037275E">
        <w:t>Fig.</w:t>
      </w:r>
      <w:r w:rsidR="00177AA7">
        <w:t xml:space="preserve"> 3</w:t>
      </w:r>
      <w:r w:rsidR="004524F8">
        <w:t>e</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proofErr w:type="spellStart"/>
      <w:r w:rsidR="00C268AB">
        <w:t>Dikdiks</w:t>
      </w:r>
      <w:proofErr w:type="spellEnd"/>
      <w:r w:rsidR="00C268AB">
        <w:t xml:space="preserve"> make up a higher proportion of prey consumed by wild dogs than at other sites and are not typically considered </w:t>
      </w:r>
      <w:proofErr w:type="gramStart"/>
      <w:r w:rsidR="00C268AB">
        <w:t>to be</w:t>
      </w:r>
      <w:proofErr w:type="gramEnd"/>
      <w:r w:rsidR="00C268AB">
        <w:t xml:space="preserve"> within the species’ range of preferred prey sizes (Clements et al. 2014)</w:t>
      </w:r>
      <w:r w:rsidR="00C268AB" w:rsidRPr="007C2A70">
        <w:t xml:space="preserve">. </w:t>
      </w:r>
      <w:r w:rsidR="00404DE5">
        <w:t xml:space="preserve">The prey overheating hypothesis may be more </w:t>
      </w:r>
      <w:r w:rsidR="00EA3969">
        <w:t>relevant</w:t>
      </w:r>
      <w:r w:rsidR="00404DE5">
        <w:t xml:space="preserve"> in areas that have greater fluctuations in temperature (e.g. as seen in other parts of wild dogs species range) or where larger prey are more abundant (e.g., wildebeest). </w:t>
      </w:r>
    </w:p>
    <w:p w14:paraId="034D4458" w14:textId="5BBBE82E" w:rsidR="00EC0DAE" w:rsidRDefault="00EC0DAE" w:rsidP="007C2A70">
      <w:r>
        <w:tab/>
      </w:r>
      <w:r w:rsidR="00EA3969">
        <w:t>Other 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over the other </w:t>
      </w:r>
      <w:r w:rsidR="00EA3969">
        <w:t>hypotheses</w:t>
      </w:r>
      <w:r>
        <w:t xml:space="preserve">. Under </w:t>
      </w:r>
      <w:r w:rsidR="003244F8">
        <w:t>Hypothesis</w:t>
      </w:r>
      <w:r>
        <w:t xml:space="preserve"> 1, we would expect energy intake by wild dogs to be reduced at high ambient temperatures, due to constrained foraging time and a consequent </w:t>
      </w:r>
      <w:r>
        <w:lastRenderedPageBreak/>
        <w:t xml:space="preserve">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w:t>
      </w:r>
      <w:r w:rsidR="001635E9">
        <w:t>wo</w:t>
      </w:r>
      <w:r>
        <w:t xml:space="preserve"> scenarios, wild dogs’ food intake (and </w:t>
      </w:r>
      <w:r w:rsidR="00EA3969">
        <w:t xml:space="preserve">thus </w:t>
      </w:r>
      <w:r>
        <w:t xml:space="preserve">potentially </w:t>
      </w:r>
      <w:r w:rsidR="00EA3969">
        <w:t xml:space="preserve">their </w:t>
      </w:r>
      <w:r>
        <w:t>survival and reproductive success), would be expected to improve at high</w:t>
      </w:r>
      <w:r w:rsidR="004D562B">
        <w:t xml:space="preserve"> 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 speed chases (</w:t>
      </w:r>
      <w:r w:rsidR="003244F8">
        <w:t xml:space="preserve">Hypothesis </w:t>
      </w:r>
      <w:r w:rsidR="001635E9">
        <w:t>3</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 xml:space="preserve">Hypotheses </w:t>
      </w:r>
      <w:r w:rsidR="001635E9">
        <w:t>2 and 3</w:t>
      </w:r>
      <w:r>
        <w:t>.</w:t>
      </w:r>
      <w:r w:rsidR="00244DF8">
        <w:t xml:space="preserve"> </w:t>
      </w:r>
    </w:p>
    <w:p w14:paraId="46438486" w14:textId="5ABDA84F"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proofErr w:type="spellStart"/>
      <w:r w:rsidR="001F2605">
        <w:t>dikdik</w:t>
      </w:r>
      <w:proofErr w:type="spellEnd"/>
      <w:r>
        <w:t xml:space="preserve"> 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rsidR="0001182F">
        <w:t>dikdik</w:t>
      </w:r>
      <w:r w:rsidR="00C84718">
        <w:t>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proofErr w:type="spellStart"/>
      <w:r w:rsidR="0001182F">
        <w:t>dikdik</w:t>
      </w:r>
      <w:r w:rsidR="00C84718">
        <w:t>s</w:t>
      </w:r>
      <w:proofErr w:type="spellEnd"/>
      <w:r>
        <w:t>, which might generate wider impacts on community structure.</w:t>
      </w:r>
    </w:p>
    <w:p w14:paraId="273FF2BF" w14:textId="1DC4D1D0"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01182F">
        <w:t>dikdik</w:t>
      </w:r>
      <w:r w:rsidR="00C84718">
        <w:t>s</w:t>
      </w:r>
      <w:proofErr w:type="spellEnd"/>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01182F">
        <w:t>dikdik</w:t>
      </w:r>
      <w:r w:rsidR="00C84718">
        <w:t>s</w:t>
      </w:r>
      <w:proofErr w:type="spellEnd"/>
      <w:r>
        <w:t xml:space="preserve"> as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01182F">
        <w:t>dikdik</w:t>
      </w:r>
      <w:r w:rsidR="007E1FEF">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w:t>
      </w:r>
      <w:r>
        <w:lastRenderedPageBreak/>
        <w:t xml:space="preserve">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rsidR="001635E9">
        <w:t xml:space="preserve">, </w:t>
      </w:r>
      <w:r>
        <w:t>although site-specific conditions complicate any comparison of the magnitude of temperature effects</w:t>
      </w:r>
      <w:r w:rsidRPr="0012339C">
        <w:t xml:space="preserve"> </w:t>
      </w:r>
      <w:r>
        <w:t>at the different sites.</w:t>
      </w:r>
      <w:proofErr w:type="gramEnd"/>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E965D1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w:t>
      </w:r>
      <w:r w:rsidR="007E1FEF">
        <w:t xml:space="preserve">hypotheses </w:t>
      </w:r>
      <w:r>
        <w:t xml:space="preserve">that we investigated were plausible, but they generated conflicting </w:t>
      </w:r>
      <w:r w:rsidR="007E1FEF">
        <w:t xml:space="preserve">predictions </w:t>
      </w:r>
      <w:r>
        <w:t xml:space="preserve">about how predation on impala and </w:t>
      </w:r>
      <w:proofErr w:type="spellStart"/>
      <w:r w:rsidR="0001182F">
        <w:t>dikdik</w:t>
      </w:r>
      <w:r w:rsidR="007E1FEF">
        <w:t>s</w:t>
      </w:r>
      <w:proofErr w:type="spellEnd"/>
      <w:r>
        <w:t xml:space="preserve"> might vary in response to weather conditions, and only empirical testing indicated the true direction of the impact. Further investigations of how temperature-induced changes in the behaviour of predator and </w:t>
      </w:r>
      <w:r>
        <w:lastRenderedPageBreak/>
        <w:t>prey species together influence trophic interactions would help to build a more general picture of the relationship between ambient temperature and endotherm predation within ecological communities.</w:t>
      </w:r>
    </w:p>
    <w:p w14:paraId="325290F6" w14:textId="77777777" w:rsidR="00F97348" w:rsidRDefault="00F97348" w:rsidP="007C2A70"/>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35896FE7" w14:textId="77777777"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77777777"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proofErr w:type="spellStart"/>
      <w:r>
        <w:t>dikdik</w:t>
      </w:r>
      <w:proofErr w:type="spellEnd"/>
      <w:r>
        <w:t xml:space="preserve"> and impala data and contributed to the writing of the paper. Ben Chapple helped design and carry out the analyses on the impala and </w:t>
      </w:r>
      <w:proofErr w:type="spellStart"/>
      <w:r>
        <w:t>dikdik</w:t>
      </w:r>
      <w:proofErr w:type="spellEnd"/>
      <w:r>
        <w:t xml:space="preserve"> 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7DC8B5C5" w:rsidR="00F97348" w:rsidRDefault="00F97348" w:rsidP="00F97348">
      <w:r>
        <w:t>Should the article be accepted, the data will be deposited on Dryad and the DOI included at the end of the article</w:t>
      </w:r>
    </w:p>
    <w:p w14:paraId="51E3E84D" w14:textId="7496C62F" w:rsidR="00414DD0" w:rsidRDefault="00414DD0" w:rsidP="00614138">
      <w:r>
        <w:lastRenderedPageBreak/>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68</w:t>
      </w:r>
      <w:r w:rsidR="009778D6" w:rsidRPr="009778D6">
        <w:rPr>
          <w:rFonts w:ascii="Cambria" w:hAnsi="Cambria"/>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9778D6">
        <w:rPr>
          <w:rFonts w:ascii="Cambria" w:hAnsi="Cambria"/>
          <w:noProof/>
          <w:sz w:val="23"/>
          <w:szCs w:val="23"/>
        </w:rPr>
        <w:t>280</w:t>
      </w:r>
      <w:r w:rsidR="009778D6" w:rsidRPr="009778D6">
        <w:rPr>
          <w:rFonts w:ascii="Cambria" w:hAnsi="Cambria"/>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w:t>
      </w:r>
      <w:r w:rsidR="009778D6">
        <w:rPr>
          <w:rFonts w:ascii="Cambria" w:hAnsi="Cambria"/>
          <w:noProof/>
          <w:sz w:val="23"/>
          <w:szCs w:val="23"/>
        </w:rPr>
        <w:t>(7)</w:t>
      </w:r>
      <w:r w:rsidRPr="00A95FD4">
        <w:rPr>
          <w:rFonts w:ascii="Cambria" w:hAnsi="Cambria"/>
          <w:noProof/>
          <w:sz w:val="23"/>
          <w:szCs w:val="23"/>
        </w:rPr>
        <w:t>, e101054.</w:t>
      </w:r>
    </w:p>
    <w:p w14:paraId="253A6EE5" w14:textId="10C9CA07"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9778D6">
        <w:rPr>
          <w:rFonts w:ascii="Cambria" w:hAnsi="Cambria"/>
          <w:noProof/>
          <w:sz w:val="23"/>
          <w:szCs w:val="23"/>
        </w:rPr>
        <w:t>50</w:t>
      </w:r>
      <w:r w:rsidR="009778D6">
        <w:rPr>
          <w:rFonts w:ascii="Cambria" w:hAnsi="Cambria"/>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Pr>
          <w:rFonts w:ascii="Arial" w:hAnsi="Arial" w:cs="Arial"/>
          <w:i/>
          <w:iCs/>
          <w:color w:val="222222"/>
          <w:sz w:val="20"/>
          <w:szCs w:val="20"/>
          <w:shd w:val="clear" w:color="auto" w:fill="FFFFFF"/>
        </w:rPr>
        <w:t>97</w:t>
      </w:r>
      <w:r w:rsidR="009778D6">
        <w:rPr>
          <w:rFonts w:ascii="Arial" w:hAnsi="Arial" w:cs="Arial"/>
          <w:color w:val="222222"/>
          <w:sz w:val="20"/>
          <w:szCs w:val="20"/>
          <w:shd w:val="clear" w:color="auto" w:fill="FFFFFF"/>
        </w:rPr>
        <w:t>(11),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49F9FAA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12832E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Pr>
          <w:rFonts w:ascii="Arial" w:hAnsi="Arial" w:cs="Arial"/>
          <w:i/>
          <w:iCs/>
          <w:color w:val="222222"/>
          <w:sz w:val="20"/>
          <w:szCs w:val="20"/>
          <w:shd w:val="clear" w:color="auto" w:fill="FFFFFF"/>
        </w:rPr>
        <w:t>89</w:t>
      </w:r>
      <w:r w:rsidR="005054D0">
        <w:rPr>
          <w:rFonts w:ascii="Arial" w:hAnsi="Arial" w:cs="Arial"/>
          <w:color w:val="222222"/>
          <w:sz w:val="20"/>
          <w:szCs w:val="20"/>
          <w:shd w:val="clear" w:color="auto" w:fill="FFFFFF"/>
        </w:rPr>
        <w:t xml:space="preserve">(1),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13720B1E" w14:textId="3F21B30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cow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426A9455"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46(4), pp.612-619.</w:t>
      </w:r>
    </w:p>
    <w:p w14:paraId="7A125107" w14:textId="1DF73218"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lastRenderedPageBreak/>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D9AFC5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47F6325" w:rsidR="00A91085" w:rsidRPr="00C268AB" w:rsidRDefault="000419E6" w:rsidP="00A91085">
            <w:pPr>
              <w:pStyle w:val="NoSpacing"/>
              <w:rPr>
                <w:i/>
                <w:iCs/>
              </w:rPr>
            </w:pPr>
            <w:r>
              <w:t>Hypothesis 1: Restricted foraging time</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5EF63D29" w:rsidR="00A91085" w:rsidRPr="00CA1E75" w:rsidRDefault="00777041" w:rsidP="00C268AB">
            <w:pPr>
              <w:pStyle w:val="NoSpacing"/>
            </w:pPr>
            <w:r>
              <w:t>Predators with limited foraging time are predicted to select more abundant prey</w:t>
            </w:r>
            <w:r w:rsidR="00443441">
              <w:t xml:space="preserve"> even if it contains less energy</w:t>
            </w:r>
            <w:r w:rsidR="00BB025E">
              <w:rPr>
                <w:vertAlign w:val="superscript"/>
              </w:rPr>
              <w:t>2</w:t>
            </w:r>
            <w:r w:rsidR="00443441">
              <w:t xml:space="preserve"> (</w:t>
            </w:r>
            <w:r w:rsidR="00C268AB">
              <w:t>in this case</w:t>
            </w:r>
            <w:r>
              <w:t xml:space="preserve"> </w:t>
            </w:r>
            <w:proofErr w:type="spellStart"/>
            <w:r>
              <w:t>dikdiks</w:t>
            </w:r>
            <w:proofErr w:type="spellEnd"/>
            <w:r w:rsidR="00443441">
              <w:t>)</w:t>
            </w:r>
            <w:r>
              <w:t>.</w:t>
            </w:r>
          </w:p>
        </w:tc>
        <w:tc>
          <w:tcPr>
            <w:tcW w:w="2728" w:type="dxa"/>
            <w:tcBorders>
              <w:top w:val="nil"/>
              <w:left w:val="nil"/>
              <w:right w:val="nil"/>
            </w:tcBorders>
          </w:tcPr>
          <w:p w14:paraId="56F62B77" w14:textId="04A4652D" w:rsidR="00A91085" w:rsidRPr="00CA1E75" w:rsidRDefault="00A91085" w:rsidP="00A91085">
            <w:pPr>
              <w:pStyle w:val="NoSpacing"/>
            </w:pPr>
            <w:r>
              <w:t xml:space="preserve">Increased ratio of </w:t>
            </w:r>
            <w:proofErr w:type="spellStart"/>
            <w:r>
              <w:t>dikdik</w:t>
            </w:r>
            <w:proofErr w:type="spellEnd"/>
            <w:r>
              <w:t xml:space="preserve"> to impala</w:t>
            </w:r>
          </w:p>
        </w:tc>
      </w:tr>
      <w:tr w:rsidR="00C34EAC" w14:paraId="4E14C72B" w14:textId="77777777" w:rsidTr="00C34EAC">
        <w:trPr>
          <w:trHeight w:val="848"/>
        </w:trPr>
        <w:tc>
          <w:tcPr>
            <w:tcW w:w="2375" w:type="dxa"/>
            <w:tcBorders>
              <w:left w:val="nil"/>
              <w:right w:val="nil"/>
            </w:tcBorders>
          </w:tcPr>
          <w:p w14:paraId="3821087A" w14:textId="42614B20" w:rsidR="00C34EAC" w:rsidRDefault="00C34EAC" w:rsidP="00C34EAC">
            <w:pPr>
              <w:pStyle w:val="NoSpacing"/>
            </w:pPr>
            <w:r>
              <w:t xml:space="preserve">Hypothesis </w:t>
            </w:r>
            <w:r w:rsidR="00EF3BC5">
              <w:t>2</w:t>
            </w:r>
            <w:r>
              <w:t>: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2DAA8523" w:rsidR="00C34EAC" w:rsidRDefault="00C34EAC" w:rsidP="00C34EAC">
            <w:pPr>
              <w:pStyle w:val="NoSpacing"/>
            </w:pPr>
            <w:r>
              <w:t xml:space="preserve">Wild dogs, impala and </w:t>
            </w:r>
            <w:proofErr w:type="spellStart"/>
            <w:r>
              <w:t>dikdik</w:t>
            </w:r>
            <w:proofErr w:type="spellEnd"/>
            <w:r>
              <w:t xml:space="preserve"> </w:t>
            </w:r>
            <w:r w:rsidR="00BC79CF">
              <w:t xml:space="preserve">are all predicted to </w:t>
            </w:r>
            <w:r>
              <w:t xml:space="preserve">move into denser vegetation at high </w:t>
            </w:r>
            <w:r w:rsidR="00BC79CF">
              <w:t xml:space="preserve">ambient </w:t>
            </w:r>
            <w:r>
              <w:t>temperatures to avoid overheating.</w:t>
            </w:r>
          </w:p>
        </w:tc>
        <w:tc>
          <w:tcPr>
            <w:tcW w:w="4394" w:type="dxa"/>
            <w:tcBorders>
              <w:left w:val="nil"/>
              <w:right w:val="nil"/>
            </w:tcBorders>
          </w:tcPr>
          <w:p w14:paraId="588B7283" w14:textId="15DD04C1"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BB025E">
              <w:rPr>
                <w:vertAlign w:val="superscript"/>
              </w:rPr>
              <w:t>4</w:t>
            </w:r>
            <w:r w:rsidR="00C34EAC">
              <w:rPr>
                <w:sz w:val="24"/>
                <w:szCs w:val="24"/>
              </w:rPr>
              <w:t>.</w:t>
            </w:r>
          </w:p>
        </w:tc>
        <w:tc>
          <w:tcPr>
            <w:tcW w:w="2728" w:type="dxa"/>
            <w:tcBorders>
              <w:left w:val="nil"/>
              <w:right w:val="nil"/>
            </w:tcBorders>
          </w:tcPr>
          <w:p w14:paraId="78B4E07B" w14:textId="339286B6" w:rsidR="00C34EAC" w:rsidRDefault="00C34EAC" w:rsidP="00C34EAC">
            <w:pPr>
              <w:pStyle w:val="NoSpacing"/>
            </w:pPr>
            <w:r>
              <w:t xml:space="preserve">Decreased ratio of </w:t>
            </w:r>
            <w:proofErr w:type="spellStart"/>
            <w:r>
              <w:t>dikdik</w:t>
            </w:r>
            <w:proofErr w:type="spellEnd"/>
            <w:r>
              <w:t xml:space="preserve"> to impala</w:t>
            </w:r>
          </w:p>
        </w:tc>
      </w:tr>
      <w:tr w:rsidR="00C34EAC" w14:paraId="0B954166" w14:textId="77777777" w:rsidTr="00C34EAC">
        <w:trPr>
          <w:trHeight w:val="1089"/>
        </w:trPr>
        <w:tc>
          <w:tcPr>
            <w:tcW w:w="2375" w:type="dxa"/>
            <w:tcBorders>
              <w:left w:val="nil"/>
              <w:right w:val="nil"/>
            </w:tcBorders>
          </w:tcPr>
          <w:p w14:paraId="0F87D405" w14:textId="750DCED1" w:rsidR="00C34EAC" w:rsidRDefault="00C34EAC" w:rsidP="00EF3BC5">
            <w:pPr>
              <w:pStyle w:val="NoSpacing"/>
            </w:pPr>
            <w:r>
              <w:t xml:space="preserve">Hypothesis </w:t>
            </w:r>
            <w:r w:rsidR="00EF3BC5">
              <w:t>3</w:t>
            </w:r>
            <w:r>
              <w:t>: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70E16F85"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proofErr w:type="spellStart"/>
            <w:r w:rsidR="00C34EAC">
              <w:t>dikdik</w:t>
            </w:r>
            <w:r>
              <w:t>s</w:t>
            </w:r>
            <w:proofErr w:type="spellEnd"/>
            <w:r w:rsidR="00C34EAC">
              <w:t>.</w:t>
            </w:r>
          </w:p>
        </w:tc>
        <w:tc>
          <w:tcPr>
            <w:tcW w:w="4394" w:type="dxa"/>
            <w:tcBorders>
              <w:left w:val="nil"/>
              <w:right w:val="nil"/>
            </w:tcBorders>
          </w:tcPr>
          <w:p w14:paraId="2E9E6167" w14:textId="556F4BBA" w:rsidR="00C34EAC" w:rsidRDefault="00BC79CF" w:rsidP="00BB025E">
            <w:pPr>
              <w:pStyle w:val="NoSpacing"/>
            </w:pPr>
            <w:r>
              <w:rPr>
                <w:sz w:val="24"/>
                <w:szCs w:val="24"/>
              </w:rPr>
              <w:t>Wild dogs are able to capture impala more easily because impala</w:t>
            </w:r>
            <w:r w:rsidR="00C34EAC">
              <w:rPr>
                <w:sz w:val="24"/>
                <w:szCs w:val="24"/>
              </w:rPr>
              <w:t xml:space="preserve"> overheat more quickly </w:t>
            </w:r>
            <w:r>
              <w:rPr>
                <w:sz w:val="24"/>
                <w:szCs w:val="24"/>
              </w:rPr>
              <w:t xml:space="preserve">when running </w:t>
            </w:r>
            <w:r w:rsidR="00C34EAC">
              <w:rPr>
                <w:sz w:val="24"/>
                <w:szCs w:val="24"/>
              </w:rPr>
              <w:t xml:space="preserve">than the </w:t>
            </w:r>
            <w:r>
              <w:rPr>
                <w:sz w:val="24"/>
                <w:szCs w:val="24"/>
              </w:rPr>
              <w:t>smaller-</w:t>
            </w:r>
            <w:r w:rsidR="00C34EAC">
              <w:rPr>
                <w:sz w:val="24"/>
                <w:szCs w:val="24"/>
              </w:rPr>
              <w:t>bodied wild dogs</w:t>
            </w:r>
            <w:r w:rsidR="00BB025E">
              <w:rPr>
                <w:sz w:val="24"/>
                <w:szCs w:val="24"/>
                <w:vertAlign w:val="superscript"/>
              </w:rPr>
              <w:t>5</w:t>
            </w:r>
            <w:r w:rsidR="00C34EAC">
              <w:rPr>
                <w:sz w:val="24"/>
                <w:szCs w:val="24"/>
              </w:rPr>
              <w:t>.</w:t>
            </w:r>
          </w:p>
        </w:tc>
        <w:tc>
          <w:tcPr>
            <w:tcW w:w="2728" w:type="dxa"/>
            <w:tcBorders>
              <w:left w:val="nil"/>
              <w:right w:val="nil"/>
            </w:tcBorders>
          </w:tcPr>
          <w:p w14:paraId="0D0B7507" w14:textId="7730853E" w:rsidR="00C34EAC" w:rsidRDefault="00C34EAC" w:rsidP="00C34EAC">
            <w:pPr>
              <w:pStyle w:val="NoSpacing"/>
            </w:pPr>
            <w:r>
              <w:t xml:space="preserve">Decreased ratio of </w:t>
            </w:r>
            <w:proofErr w:type="spellStart"/>
            <w:r>
              <w:t>dikdik</w:t>
            </w:r>
            <w:proofErr w:type="spellEnd"/>
            <w:r>
              <w:t xml:space="preserve">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32DCDB96" w:rsidR="00C34EAC" w:rsidRDefault="00C34EAC" w:rsidP="00910E9A">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1CA39EE2"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w:t>
      </w:r>
      <w:r w:rsidR="00647DA5">
        <w:t>in the morning and evening</w:t>
      </w:r>
      <w:r w:rsidRPr="005F0658">
        <w:t xml:space="preserv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duration of hunting periods in the morning and evening (in minutes), and the occurrence (or not) of hunts at night. The relative importance of each variable is shown along with the number of models in the top model set in which it was included (n). </w:t>
      </w:r>
    </w:p>
    <w:tbl>
      <w:tblPr>
        <w:tblStyle w:val="TableGrid"/>
        <w:tblW w:w="9508"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2"/>
        <w:gridCol w:w="1134"/>
        <w:gridCol w:w="1255"/>
        <w:gridCol w:w="54"/>
        <w:gridCol w:w="993"/>
        <w:gridCol w:w="14"/>
        <w:gridCol w:w="1970"/>
        <w:gridCol w:w="118"/>
      </w:tblGrid>
      <w:tr w:rsidR="00187264" w:rsidRPr="005F0658" w14:paraId="41969B50" w14:textId="77777777" w:rsidTr="00D27560">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2"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5E3E3B">
            <w:pPr>
              <w:pStyle w:val="NoSpacing"/>
              <w:jc w:val="center"/>
              <w:rPr>
                <w:sz w:val="24"/>
                <w:szCs w:val="24"/>
              </w:rPr>
            </w:pPr>
            <w:r w:rsidRPr="005F0658">
              <w:rPr>
                <w:sz w:val="24"/>
                <w:szCs w:val="24"/>
              </w:rPr>
              <w:t>Variable</w:t>
            </w:r>
          </w:p>
          <w:p w14:paraId="56316FB0" w14:textId="77777777" w:rsidR="00187264" w:rsidRPr="005F0658" w:rsidRDefault="00187264" w:rsidP="005E3E3B">
            <w:pPr>
              <w:pStyle w:val="NoSpacing"/>
              <w:jc w:val="center"/>
              <w:rPr>
                <w:sz w:val="24"/>
                <w:szCs w:val="24"/>
              </w:rPr>
            </w:pPr>
            <w:r w:rsidRPr="005F0658">
              <w:rPr>
                <w:sz w:val="24"/>
                <w:szCs w:val="24"/>
              </w:rPr>
              <w:t>Importance (n)</w:t>
            </w:r>
          </w:p>
        </w:tc>
      </w:tr>
      <w:tr w:rsidR="00187264" w:rsidRPr="005F0658" w14:paraId="5BB4CE37" w14:textId="77777777" w:rsidTr="005E3E3B">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552" w:type="dxa"/>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tcBorders>
            <w:vAlign w:val="center"/>
            <w:hideMark/>
          </w:tcPr>
          <w:p w14:paraId="17F33AD4" w14:textId="53C89559" w:rsidR="00187264" w:rsidRPr="005F0658" w:rsidRDefault="00182975" w:rsidP="005E3E3B">
            <w:pPr>
              <w:pStyle w:val="NoSpacing"/>
              <w:jc w:val="right"/>
              <w:rPr>
                <w:sz w:val="24"/>
                <w:szCs w:val="24"/>
              </w:rPr>
            </w:pPr>
            <w:r w:rsidRPr="00182975">
              <w:rPr>
                <w:sz w:val="24"/>
                <w:szCs w:val="24"/>
              </w:rPr>
              <w:t>225.0</w:t>
            </w:r>
            <w:r w:rsidR="005E3E3B">
              <w:rPr>
                <w:sz w:val="24"/>
                <w:szCs w:val="24"/>
              </w:rPr>
              <w:t>38</w:t>
            </w:r>
          </w:p>
        </w:tc>
        <w:tc>
          <w:tcPr>
            <w:tcW w:w="1255" w:type="dxa"/>
            <w:tcBorders>
              <w:top w:val="single" w:sz="18" w:space="0" w:color="auto"/>
            </w:tcBorders>
            <w:vAlign w:val="center"/>
            <w:hideMark/>
          </w:tcPr>
          <w:p w14:paraId="692483E5" w14:textId="71851CCD" w:rsidR="00187264" w:rsidRPr="005F0658" w:rsidRDefault="00182975" w:rsidP="005E3E3B">
            <w:pPr>
              <w:pStyle w:val="NoSpacing"/>
              <w:jc w:val="right"/>
              <w:rPr>
                <w:sz w:val="24"/>
                <w:szCs w:val="24"/>
              </w:rPr>
            </w:pPr>
            <w:r>
              <w:rPr>
                <w:sz w:val="24"/>
                <w:szCs w:val="24"/>
              </w:rPr>
              <w:t>206.1</w:t>
            </w:r>
            <w:r w:rsidR="005E3E3B">
              <w:rPr>
                <w:sz w:val="24"/>
                <w:szCs w:val="24"/>
              </w:rPr>
              <w:t>46</w:t>
            </w:r>
          </w:p>
        </w:tc>
        <w:tc>
          <w:tcPr>
            <w:tcW w:w="1061" w:type="dxa"/>
            <w:gridSpan w:val="3"/>
            <w:tcBorders>
              <w:top w:val="single" w:sz="18" w:space="0" w:color="auto"/>
            </w:tcBorders>
            <w:vAlign w:val="center"/>
            <w:hideMark/>
          </w:tcPr>
          <w:p w14:paraId="38E4E0D4" w14:textId="1AAEDD42" w:rsidR="00187264" w:rsidRPr="005F0658" w:rsidRDefault="00182975" w:rsidP="005E3E3B">
            <w:pPr>
              <w:pStyle w:val="NoSpacing"/>
              <w:jc w:val="right"/>
              <w:rPr>
                <w:sz w:val="24"/>
                <w:szCs w:val="24"/>
              </w:rPr>
            </w:pPr>
            <w:r>
              <w:rPr>
                <w:sz w:val="24"/>
                <w:szCs w:val="24"/>
              </w:rPr>
              <w:t>245.9</w:t>
            </w:r>
            <w:r w:rsidR="00187264" w:rsidRPr="005F0658">
              <w:rPr>
                <w:sz w:val="24"/>
                <w:szCs w:val="24"/>
              </w:rPr>
              <w:t>3</w:t>
            </w:r>
            <w:r w:rsidR="005E3E3B">
              <w:rPr>
                <w:sz w:val="24"/>
                <w:szCs w:val="24"/>
              </w:rPr>
              <w:t>1</w:t>
            </w:r>
          </w:p>
        </w:tc>
        <w:tc>
          <w:tcPr>
            <w:tcW w:w="1970" w:type="dxa"/>
            <w:tcBorders>
              <w:top w:val="single" w:sz="18" w:space="0" w:color="auto"/>
            </w:tcBorders>
            <w:vAlign w:val="center"/>
            <w:hideMark/>
          </w:tcPr>
          <w:p w14:paraId="3F91E96D" w14:textId="5CFA4505" w:rsidR="00187264" w:rsidRPr="005F0658" w:rsidRDefault="00187264" w:rsidP="005E3E3B">
            <w:pPr>
              <w:pStyle w:val="NoSpacing"/>
              <w:jc w:val="right"/>
              <w:rPr>
                <w:sz w:val="24"/>
                <w:szCs w:val="24"/>
              </w:rPr>
            </w:pPr>
            <w:r w:rsidRPr="005F0658">
              <w:rPr>
                <w:sz w:val="24"/>
                <w:szCs w:val="24"/>
              </w:rPr>
              <w:t>— (</w:t>
            </w:r>
            <w:r w:rsidR="00182975">
              <w:rPr>
                <w:sz w:val="24"/>
                <w:szCs w:val="24"/>
              </w:rPr>
              <w:t>2</w:t>
            </w:r>
            <w:r w:rsidRPr="005F0658">
              <w:rPr>
                <w:sz w:val="24"/>
                <w:szCs w:val="24"/>
              </w:rPr>
              <w:t>)</w:t>
            </w:r>
          </w:p>
        </w:tc>
      </w:tr>
      <w:tr w:rsidR="00187264" w:rsidRPr="005F0658" w14:paraId="7F3F19F9" w14:textId="77777777" w:rsidTr="005E3E3B">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552" w:type="dxa"/>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134" w:type="dxa"/>
            <w:vAlign w:val="center"/>
            <w:hideMark/>
          </w:tcPr>
          <w:p w14:paraId="2D3EE0F6" w14:textId="4E52D6E8" w:rsidR="00187264" w:rsidRPr="005F0658" w:rsidRDefault="00187264" w:rsidP="005E3E3B">
            <w:pPr>
              <w:pStyle w:val="NoSpacing"/>
              <w:jc w:val="right"/>
              <w:rPr>
                <w:sz w:val="24"/>
                <w:szCs w:val="24"/>
              </w:rPr>
            </w:pPr>
            <w:r w:rsidRPr="005F0658">
              <w:rPr>
                <w:sz w:val="24"/>
                <w:szCs w:val="24"/>
              </w:rPr>
              <w:t>-</w:t>
            </w:r>
            <w:r w:rsidR="005E3E3B">
              <w:rPr>
                <w:sz w:val="24"/>
                <w:szCs w:val="24"/>
              </w:rPr>
              <w:t>76.723</w:t>
            </w:r>
          </w:p>
        </w:tc>
        <w:tc>
          <w:tcPr>
            <w:tcW w:w="1255" w:type="dxa"/>
            <w:vAlign w:val="center"/>
            <w:hideMark/>
          </w:tcPr>
          <w:p w14:paraId="6048FA82" w14:textId="5B0B5167" w:rsidR="00187264" w:rsidRPr="005F0658" w:rsidRDefault="00182975" w:rsidP="005E3E3B">
            <w:pPr>
              <w:pStyle w:val="NoSpacing"/>
              <w:jc w:val="right"/>
              <w:rPr>
                <w:sz w:val="24"/>
                <w:szCs w:val="24"/>
              </w:rPr>
            </w:pPr>
            <w:r>
              <w:rPr>
                <w:sz w:val="24"/>
                <w:szCs w:val="24"/>
              </w:rPr>
              <w:t>-154.7</w:t>
            </w:r>
            <w:r w:rsidR="005E3E3B">
              <w:rPr>
                <w:sz w:val="24"/>
                <w:szCs w:val="24"/>
              </w:rPr>
              <w:t>8</w:t>
            </w:r>
            <w:r>
              <w:rPr>
                <w:sz w:val="24"/>
                <w:szCs w:val="24"/>
              </w:rPr>
              <w:t>9</w:t>
            </w:r>
          </w:p>
        </w:tc>
        <w:tc>
          <w:tcPr>
            <w:tcW w:w="1061" w:type="dxa"/>
            <w:gridSpan w:val="3"/>
            <w:vAlign w:val="center"/>
            <w:hideMark/>
          </w:tcPr>
          <w:p w14:paraId="6ABF2F75" w14:textId="5C3ED56D" w:rsidR="00187264" w:rsidRPr="005F0658" w:rsidRDefault="00182975" w:rsidP="005E3E3B">
            <w:pPr>
              <w:pStyle w:val="NoSpacing"/>
              <w:jc w:val="right"/>
              <w:rPr>
                <w:sz w:val="24"/>
                <w:szCs w:val="24"/>
              </w:rPr>
            </w:pPr>
            <w:r>
              <w:rPr>
                <w:sz w:val="24"/>
                <w:szCs w:val="24"/>
              </w:rPr>
              <w:t>1.34</w:t>
            </w:r>
            <w:r w:rsidR="005E3E3B">
              <w:rPr>
                <w:sz w:val="24"/>
                <w:szCs w:val="24"/>
              </w:rPr>
              <w:t>3</w:t>
            </w:r>
          </w:p>
        </w:tc>
        <w:tc>
          <w:tcPr>
            <w:tcW w:w="1970" w:type="dxa"/>
            <w:vAlign w:val="center"/>
            <w:hideMark/>
          </w:tcPr>
          <w:p w14:paraId="438C7A5D" w14:textId="4F823825" w:rsidR="00187264" w:rsidRPr="005F0658" w:rsidRDefault="00187264" w:rsidP="005E3E3B">
            <w:pPr>
              <w:pStyle w:val="NoSpacing"/>
              <w:jc w:val="right"/>
              <w:rPr>
                <w:sz w:val="24"/>
                <w:szCs w:val="24"/>
              </w:rPr>
            </w:pPr>
            <w:r w:rsidRPr="005F0658">
              <w:rPr>
                <w:sz w:val="24"/>
                <w:szCs w:val="24"/>
              </w:rPr>
              <w:t>1.00 (</w:t>
            </w:r>
            <w:r w:rsidR="00182975">
              <w:rPr>
                <w:sz w:val="24"/>
                <w:szCs w:val="24"/>
              </w:rPr>
              <w:t>2</w:t>
            </w:r>
            <w:r w:rsidRPr="005F0658">
              <w:rPr>
                <w:sz w:val="24"/>
                <w:szCs w:val="24"/>
              </w:rPr>
              <w:t>)</w:t>
            </w:r>
          </w:p>
        </w:tc>
      </w:tr>
      <w:tr w:rsidR="00187264" w:rsidRPr="005F0658" w14:paraId="404AF539" w14:textId="77777777" w:rsidTr="005E3E3B">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552" w:type="dxa"/>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134" w:type="dxa"/>
            <w:vAlign w:val="center"/>
          </w:tcPr>
          <w:p w14:paraId="1C4EE144" w14:textId="4E32AF50" w:rsidR="00187264" w:rsidRPr="005F0658" w:rsidRDefault="00182975" w:rsidP="005E3E3B">
            <w:pPr>
              <w:pStyle w:val="NoSpacing"/>
              <w:jc w:val="right"/>
              <w:rPr>
                <w:sz w:val="24"/>
                <w:szCs w:val="24"/>
              </w:rPr>
            </w:pPr>
            <w:r>
              <w:rPr>
                <w:sz w:val="24"/>
                <w:szCs w:val="24"/>
              </w:rPr>
              <w:t>-1.3</w:t>
            </w:r>
            <w:r w:rsidR="005E3E3B">
              <w:rPr>
                <w:sz w:val="24"/>
                <w:szCs w:val="24"/>
              </w:rPr>
              <w:t>59</w:t>
            </w:r>
          </w:p>
        </w:tc>
        <w:tc>
          <w:tcPr>
            <w:tcW w:w="1255" w:type="dxa"/>
            <w:vAlign w:val="center"/>
          </w:tcPr>
          <w:p w14:paraId="1924BA35" w14:textId="097C81F5" w:rsidR="00187264" w:rsidRPr="005F0658" w:rsidRDefault="00182975" w:rsidP="005E3E3B">
            <w:pPr>
              <w:pStyle w:val="NoSpacing"/>
              <w:jc w:val="right"/>
              <w:rPr>
                <w:sz w:val="24"/>
                <w:szCs w:val="24"/>
              </w:rPr>
            </w:pPr>
            <w:r>
              <w:rPr>
                <w:sz w:val="24"/>
                <w:szCs w:val="24"/>
              </w:rPr>
              <w:t>-2.03</w:t>
            </w:r>
            <w:r w:rsidR="005E3E3B">
              <w:rPr>
                <w:sz w:val="24"/>
                <w:szCs w:val="24"/>
              </w:rPr>
              <w:t>5</w:t>
            </w:r>
          </w:p>
        </w:tc>
        <w:tc>
          <w:tcPr>
            <w:tcW w:w="1061" w:type="dxa"/>
            <w:gridSpan w:val="3"/>
            <w:vAlign w:val="center"/>
          </w:tcPr>
          <w:p w14:paraId="31084830" w14:textId="08924B14" w:rsidR="00187264" w:rsidRPr="005F0658" w:rsidRDefault="00187264" w:rsidP="005E3E3B">
            <w:pPr>
              <w:pStyle w:val="NoSpacing"/>
              <w:jc w:val="right"/>
              <w:rPr>
                <w:sz w:val="24"/>
                <w:szCs w:val="24"/>
              </w:rPr>
            </w:pPr>
            <w:r w:rsidRPr="005F0658">
              <w:rPr>
                <w:sz w:val="24"/>
                <w:szCs w:val="24"/>
              </w:rPr>
              <w:t>-0.6</w:t>
            </w:r>
            <w:r w:rsidR="00182975">
              <w:rPr>
                <w:sz w:val="24"/>
                <w:szCs w:val="24"/>
              </w:rPr>
              <w:t>8</w:t>
            </w:r>
            <w:r w:rsidR="005E3E3B">
              <w:rPr>
                <w:sz w:val="24"/>
                <w:szCs w:val="24"/>
              </w:rPr>
              <w:t>4</w:t>
            </w:r>
          </w:p>
        </w:tc>
        <w:tc>
          <w:tcPr>
            <w:tcW w:w="1970" w:type="dxa"/>
            <w:vAlign w:val="center"/>
          </w:tcPr>
          <w:p w14:paraId="25C63779" w14:textId="05F83236" w:rsidR="00187264" w:rsidRPr="005F0658" w:rsidRDefault="00182975" w:rsidP="005E3E3B">
            <w:pPr>
              <w:pStyle w:val="NoSpacing"/>
              <w:jc w:val="right"/>
              <w:rPr>
                <w:sz w:val="24"/>
                <w:szCs w:val="24"/>
              </w:rPr>
            </w:pPr>
            <w:r>
              <w:rPr>
                <w:sz w:val="24"/>
                <w:szCs w:val="24"/>
              </w:rPr>
              <w:t>1.00</w:t>
            </w:r>
            <w:r w:rsidR="00187264" w:rsidRPr="005F0658">
              <w:rPr>
                <w:sz w:val="24"/>
                <w:szCs w:val="24"/>
              </w:rPr>
              <w:t xml:space="preserve"> (</w:t>
            </w:r>
            <w:r>
              <w:rPr>
                <w:sz w:val="24"/>
                <w:szCs w:val="24"/>
              </w:rPr>
              <w:t>2</w:t>
            </w:r>
            <w:r w:rsidR="00187264" w:rsidRPr="005F0658">
              <w:rPr>
                <w:sz w:val="24"/>
                <w:szCs w:val="24"/>
              </w:rPr>
              <w:t>)</w:t>
            </w:r>
          </w:p>
        </w:tc>
      </w:tr>
      <w:tr w:rsidR="00187264" w:rsidRPr="005F0658" w14:paraId="2BF630C2" w14:textId="77777777" w:rsidTr="005E3E3B">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552" w:type="dxa"/>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134" w:type="dxa"/>
            <w:vAlign w:val="center"/>
          </w:tcPr>
          <w:p w14:paraId="5D54D953" w14:textId="1590C2D0" w:rsidR="00187264" w:rsidRPr="005F0658" w:rsidRDefault="00182975" w:rsidP="005E3E3B">
            <w:pPr>
              <w:pStyle w:val="NoSpacing"/>
              <w:jc w:val="right"/>
              <w:rPr>
                <w:sz w:val="24"/>
                <w:szCs w:val="24"/>
              </w:rPr>
            </w:pPr>
            <w:r>
              <w:rPr>
                <w:sz w:val="24"/>
                <w:szCs w:val="24"/>
              </w:rPr>
              <w:t>0.0</w:t>
            </w:r>
            <w:r w:rsidR="005E3E3B">
              <w:rPr>
                <w:sz w:val="24"/>
                <w:szCs w:val="24"/>
              </w:rPr>
              <w:t>58</w:t>
            </w:r>
          </w:p>
        </w:tc>
        <w:tc>
          <w:tcPr>
            <w:tcW w:w="1255" w:type="dxa"/>
            <w:vAlign w:val="center"/>
          </w:tcPr>
          <w:p w14:paraId="1B223480" w14:textId="6D8E68C5" w:rsidR="00187264" w:rsidRPr="005F0658" w:rsidRDefault="00187264" w:rsidP="005E3E3B">
            <w:pPr>
              <w:pStyle w:val="NoSpacing"/>
              <w:jc w:val="right"/>
              <w:rPr>
                <w:sz w:val="24"/>
                <w:szCs w:val="24"/>
              </w:rPr>
            </w:pPr>
            <w:r w:rsidRPr="005F0658">
              <w:rPr>
                <w:sz w:val="24"/>
                <w:szCs w:val="24"/>
              </w:rPr>
              <w:t>-0.24</w:t>
            </w:r>
            <w:r w:rsidR="005E3E3B">
              <w:rPr>
                <w:sz w:val="24"/>
                <w:szCs w:val="24"/>
              </w:rPr>
              <w:t>1</w:t>
            </w:r>
          </w:p>
        </w:tc>
        <w:tc>
          <w:tcPr>
            <w:tcW w:w="1061" w:type="dxa"/>
            <w:gridSpan w:val="3"/>
            <w:vAlign w:val="center"/>
          </w:tcPr>
          <w:p w14:paraId="0A44C2D5" w14:textId="0B564B26" w:rsidR="00187264" w:rsidRPr="005F0658" w:rsidRDefault="00187264" w:rsidP="005E3E3B">
            <w:pPr>
              <w:pStyle w:val="NoSpacing"/>
              <w:jc w:val="right"/>
              <w:rPr>
                <w:sz w:val="24"/>
                <w:szCs w:val="24"/>
              </w:rPr>
            </w:pPr>
            <w:r w:rsidRPr="005F0658">
              <w:rPr>
                <w:sz w:val="24"/>
                <w:szCs w:val="24"/>
              </w:rPr>
              <w:t>0.3</w:t>
            </w:r>
            <w:r w:rsidR="005E3E3B">
              <w:rPr>
                <w:sz w:val="24"/>
                <w:szCs w:val="24"/>
              </w:rPr>
              <w:t>5</w:t>
            </w:r>
            <w:r w:rsidR="00182975">
              <w:rPr>
                <w:sz w:val="24"/>
                <w:szCs w:val="24"/>
              </w:rPr>
              <w:t>6</w:t>
            </w:r>
          </w:p>
        </w:tc>
        <w:tc>
          <w:tcPr>
            <w:tcW w:w="1970" w:type="dxa"/>
            <w:vAlign w:val="center"/>
          </w:tcPr>
          <w:p w14:paraId="0AF31EED" w14:textId="31F41A85" w:rsidR="00187264" w:rsidRPr="005F0658" w:rsidRDefault="00187264" w:rsidP="005E3E3B">
            <w:pPr>
              <w:pStyle w:val="NoSpacing"/>
              <w:jc w:val="right"/>
              <w:rPr>
                <w:sz w:val="24"/>
                <w:szCs w:val="24"/>
              </w:rPr>
            </w:pPr>
            <w:r w:rsidRPr="005F0658">
              <w:rPr>
                <w:sz w:val="24"/>
                <w:szCs w:val="24"/>
              </w:rPr>
              <w:t>0.</w:t>
            </w:r>
            <w:r w:rsidR="00182975">
              <w:rPr>
                <w:sz w:val="24"/>
                <w:szCs w:val="24"/>
              </w:rPr>
              <w:t>72</w:t>
            </w:r>
            <w:r w:rsidRPr="005F0658">
              <w:rPr>
                <w:sz w:val="24"/>
                <w:szCs w:val="24"/>
              </w:rPr>
              <w:t xml:space="preserve"> (</w:t>
            </w:r>
            <w:r w:rsidR="00182975">
              <w:rPr>
                <w:sz w:val="24"/>
                <w:szCs w:val="24"/>
              </w:rPr>
              <w:t>1</w:t>
            </w:r>
            <w:r w:rsidRPr="005F0658">
              <w:rPr>
                <w:sz w:val="24"/>
                <w:szCs w:val="24"/>
              </w:rPr>
              <w:t>)</w:t>
            </w:r>
          </w:p>
        </w:tc>
      </w:tr>
      <w:tr w:rsidR="00187264" w:rsidRPr="005F0658" w14:paraId="4C73A385" w14:textId="77777777" w:rsidTr="005E3E3B">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552" w:type="dxa"/>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134" w:type="dxa"/>
            <w:vAlign w:val="center"/>
          </w:tcPr>
          <w:p w14:paraId="098FDB62" w14:textId="088DB4C5" w:rsidR="00187264" w:rsidRPr="005F0658" w:rsidRDefault="00182975" w:rsidP="005E3E3B">
            <w:pPr>
              <w:pStyle w:val="NoSpacing"/>
              <w:jc w:val="right"/>
              <w:rPr>
                <w:sz w:val="24"/>
                <w:szCs w:val="24"/>
              </w:rPr>
            </w:pPr>
            <w:r>
              <w:rPr>
                <w:sz w:val="24"/>
                <w:szCs w:val="24"/>
              </w:rPr>
              <w:t>-2.96</w:t>
            </w:r>
            <w:r w:rsidR="005E3E3B">
              <w:rPr>
                <w:sz w:val="24"/>
                <w:szCs w:val="24"/>
              </w:rPr>
              <w:t>2</w:t>
            </w:r>
          </w:p>
        </w:tc>
        <w:tc>
          <w:tcPr>
            <w:tcW w:w="1255" w:type="dxa"/>
            <w:vAlign w:val="center"/>
          </w:tcPr>
          <w:p w14:paraId="6EDFF72B" w14:textId="38497AA9" w:rsidR="00187264" w:rsidRPr="005F0658" w:rsidRDefault="00187264" w:rsidP="005E3E3B">
            <w:pPr>
              <w:pStyle w:val="NoSpacing"/>
              <w:jc w:val="right"/>
              <w:rPr>
                <w:sz w:val="24"/>
                <w:szCs w:val="24"/>
              </w:rPr>
            </w:pPr>
            <w:r w:rsidRPr="005F0658">
              <w:rPr>
                <w:sz w:val="24"/>
                <w:szCs w:val="24"/>
              </w:rPr>
              <w:t>-6.</w:t>
            </w:r>
            <w:r w:rsidR="005E3E3B">
              <w:rPr>
                <w:sz w:val="24"/>
                <w:szCs w:val="24"/>
              </w:rPr>
              <w:t>296</w:t>
            </w:r>
          </w:p>
        </w:tc>
        <w:tc>
          <w:tcPr>
            <w:tcW w:w="1061" w:type="dxa"/>
            <w:gridSpan w:val="3"/>
            <w:vAlign w:val="center"/>
          </w:tcPr>
          <w:p w14:paraId="211A3225" w14:textId="75F36B13" w:rsidR="00187264" w:rsidRPr="005F0658" w:rsidRDefault="00187264" w:rsidP="005E3E3B">
            <w:pPr>
              <w:pStyle w:val="NoSpacing"/>
              <w:jc w:val="right"/>
              <w:rPr>
                <w:sz w:val="24"/>
                <w:szCs w:val="24"/>
              </w:rPr>
            </w:pPr>
            <w:r w:rsidRPr="005F0658">
              <w:rPr>
                <w:sz w:val="24"/>
                <w:szCs w:val="24"/>
              </w:rPr>
              <w:t>0.3</w:t>
            </w:r>
            <w:r w:rsidR="00182975">
              <w:rPr>
                <w:sz w:val="24"/>
                <w:szCs w:val="24"/>
              </w:rPr>
              <w:t>7</w:t>
            </w:r>
            <w:r w:rsidR="005E3E3B">
              <w:rPr>
                <w:sz w:val="24"/>
                <w:szCs w:val="24"/>
              </w:rPr>
              <w:t>2</w:t>
            </w:r>
          </w:p>
        </w:tc>
        <w:tc>
          <w:tcPr>
            <w:tcW w:w="1970" w:type="dxa"/>
            <w:vAlign w:val="center"/>
          </w:tcPr>
          <w:p w14:paraId="0502834C" w14:textId="3BCEEF2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B84010E" w14:textId="77777777" w:rsidTr="005E3E3B">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552" w:type="dxa"/>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134" w:type="dxa"/>
            <w:vAlign w:val="center"/>
          </w:tcPr>
          <w:p w14:paraId="678AA570" w14:textId="169C311A" w:rsidR="00187264" w:rsidRPr="005F0658" w:rsidRDefault="00187264" w:rsidP="005E3E3B">
            <w:pPr>
              <w:pStyle w:val="NoSpacing"/>
              <w:jc w:val="right"/>
              <w:rPr>
                <w:sz w:val="24"/>
                <w:szCs w:val="24"/>
              </w:rPr>
            </w:pPr>
            <w:r w:rsidRPr="005F0658">
              <w:rPr>
                <w:sz w:val="24"/>
                <w:szCs w:val="24"/>
              </w:rPr>
              <w:t>0.1</w:t>
            </w:r>
            <w:r w:rsidR="005E3E3B">
              <w:rPr>
                <w:sz w:val="24"/>
                <w:szCs w:val="24"/>
              </w:rPr>
              <w:t>28</w:t>
            </w:r>
          </w:p>
        </w:tc>
        <w:tc>
          <w:tcPr>
            <w:tcW w:w="1255" w:type="dxa"/>
            <w:vAlign w:val="center"/>
          </w:tcPr>
          <w:p w14:paraId="4CF9A9A1" w14:textId="23FA22EE" w:rsidR="00187264" w:rsidRPr="005F0658" w:rsidRDefault="00187264" w:rsidP="005E3E3B">
            <w:pPr>
              <w:pStyle w:val="NoSpacing"/>
              <w:jc w:val="right"/>
              <w:rPr>
                <w:sz w:val="24"/>
                <w:szCs w:val="24"/>
              </w:rPr>
            </w:pPr>
            <w:r w:rsidRPr="005F0658">
              <w:rPr>
                <w:sz w:val="24"/>
                <w:szCs w:val="24"/>
              </w:rPr>
              <w:t>0.0</w:t>
            </w:r>
            <w:r w:rsidR="005E3E3B">
              <w:rPr>
                <w:sz w:val="24"/>
                <w:szCs w:val="24"/>
              </w:rPr>
              <w:t>04</w:t>
            </w:r>
          </w:p>
        </w:tc>
        <w:tc>
          <w:tcPr>
            <w:tcW w:w="1061" w:type="dxa"/>
            <w:gridSpan w:val="3"/>
            <w:vAlign w:val="center"/>
          </w:tcPr>
          <w:p w14:paraId="20ED6D91" w14:textId="4E1ABB6C" w:rsidR="00187264" w:rsidRPr="005F0658" w:rsidRDefault="00187264" w:rsidP="005E3E3B">
            <w:pPr>
              <w:pStyle w:val="NoSpacing"/>
              <w:jc w:val="right"/>
              <w:rPr>
                <w:sz w:val="24"/>
                <w:szCs w:val="24"/>
              </w:rPr>
            </w:pPr>
            <w:r w:rsidRPr="005F0658">
              <w:rPr>
                <w:sz w:val="24"/>
                <w:szCs w:val="24"/>
              </w:rPr>
              <w:t>0.25</w:t>
            </w:r>
            <w:r w:rsidR="005E3E3B">
              <w:rPr>
                <w:sz w:val="24"/>
                <w:szCs w:val="24"/>
              </w:rPr>
              <w:t>2</w:t>
            </w:r>
          </w:p>
        </w:tc>
        <w:tc>
          <w:tcPr>
            <w:tcW w:w="1970" w:type="dxa"/>
            <w:vAlign w:val="center"/>
          </w:tcPr>
          <w:p w14:paraId="4F91129D" w14:textId="6F909BC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1B5D8306" w14:textId="77777777" w:rsidTr="005E3E3B">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552" w:type="dxa"/>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134" w:type="dxa"/>
            <w:tcBorders>
              <w:bottom w:val="single" w:sz="4" w:space="0" w:color="auto"/>
            </w:tcBorders>
            <w:vAlign w:val="center"/>
          </w:tcPr>
          <w:p w14:paraId="061C8DFF" w14:textId="7294EDD8" w:rsidR="00187264" w:rsidRPr="005F0658" w:rsidRDefault="00187264" w:rsidP="005E3E3B">
            <w:pPr>
              <w:pStyle w:val="NoSpacing"/>
              <w:jc w:val="right"/>
              <w:rPr>
                <w:sz w:val="24"/>
                <w:szCs w:val="24"/>
              </w:rPr>
            </w:pPr>
            <w:r w:rsidRPr="005F0658">
              <w:rPr>
                <w:sz w:val="24"/>
                <w:szCs w:val="24"/>
              </w:rPr>
              <w:t>5.0</w:t>
            </w:r>
            <w:r w:rsidR="00182975">
              <w:rPr>
                <w:sz w:val="24"/>
                <w:szCs w:val="24"/>
              </w:rPr>
              <w:t>1</w:t>
            </w:r>
            <w:r w:rsidR="005E3E3B">
              <w:rPr>
                <w:sz w:val="24"/>
                <w:szCs w:val="24"/>
              </w:rPr>
              <w:t>4</w:t>
            </w:r>
          </w:p>
        </w:tc>
        <w:tc>
          <w:tcPr>
            <w:tcW w:w="1255" w:type="dxa"/>
            <w:tcBorders>
              <w:bottom w:val="single" w:sz="4" w:space="0" w:color="auto"/>
            </w:tcBorders>
            <w:vAlign w:val="center"/>
          </w:tcPr>
          <w:p w14:paraId="108034CC" w14:textId="56756443" w:rsidR="00187264" w:rsidRPr="005F0658" w:rsidRDefault="00187264" w:rsidP="005E3E3B">
            <w:pPr>
              <w:pStyle w:val="NoSpacing"/>
              <w:jc w:val="right"/>
              <w:rPr>
                <w:sz w:val="24"/>
                <w:szCs w:val="24"/>
              </w:rPr>
            </w:pPr>
            <w:r w:rsidRPr="005F0658">
              <w:rPr>
                <w:sz w:val="24"/>
                <w:szCs w:val="24"/>
              </w:rPr>
              <w:t>2.83</w:t>
            </w:r>
            <w:r w:rsidR="005E3E3B">
              <w:rPr>
                <w:sz w:val="24"/>
                <w:szCs w:val="24"/>
              </w:rPr>
              <w:t>4</w:t>
            </w:r>
          </w:p>
        </w:tc>
        <w:tc>
          <w:tcPr>
            <w:tcW w:w="1061" w:type="dxa"/>
            <w:gridSpan w:val="3"/>
            <w:tcBorders>
              <w:bottom w:val="single" w:sz="4" w:space="0" w:color="auto"/>
            </w:tcBorders>
            <w:vAlign w:val="center"/>
          </w:tcPr>
          <w:p w14:paraId="217642B0" w14:textId="709454A6" w:rsidR="00187264" w:rsidRPr="005F0658" w:rsidRDefault="00187264" w:rsidP="005E3E3B">
            <w:pPr>
              <w:pStyle w:val="NoSpacing"/>
              <w:jc w:val="right"/>
              <w:rPr>
                <w:sz w:val="24"/>
                <w:szCs w:val="24"/>
              </w:rPr>
            </w:pPr>
            <w:r w:rsidRPr="005F0658">
              <w:rPr>
                <w:sz w:val="24"/>
                <w:szCs w:val="24"/>
              </w:rPr>
              <w:t>7.19</w:t>
            </w:r>
            <w:r w:rsidR="005E3E3B">
              <w:rPr>
                <w:sz w:val="24"/>
                <w:szCs w:val="24"/>
              </w:rPr>
              <w:t>5</w:t>
            </w:r>
          </w:p>
        </w:tc>
        <w:tc>
          <w:tcPr>
            <w:tcW w:w="1970" w:type="dxa"/>
            <w:tcBorders>
              <w:bottom w:val="single" w:sz="4" w:space="0" w:color="auto"/>
            </w:tcBorders>
            <w:vAlign w:val="center"/>
            <w:hideMark/>
          </w:tcPr>
          <w:p w14:paraId="50E925D7" w14:textId="02EAA3EE"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755F4EC" w14:textId="77777777" w:rsidTr="005E3E3B">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552" w:type="dxa"/>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134" w:type="dxa"/>
            <w:tcBorders>
              <w:top w:val="single" w:sz="4" w:space="0" w:color="auto"/>
              <w:bottom w:val="nil"/>
            </w:tcBorders>
            <w:vAlign w:val="center"/>
          </w:tcPr>
          <w:p w14:paraId="36102AAE" w14:textId="3027518D" w:rsidR="00187264" w:rsidRPr="005F0658" w:rsidRDefault="00187264" w:rsidP="005E3E3B">
            <w:pPr>
              <w:pStyle w:val="NoSpacing"/>
              <w:jc w:val="right"/>
              <w:rPr>
                <w:b/>
                <w:sz w:val="24"/>
                <w:szCs w:val="24"/>
              </w:rPr>
            </w:pPr>
            <w:r w:rsidRPr="005F0658">
              <w:rPr>
                <w:sz w:val="24"/>
                <w:szCs w:val="24"/>
              </w:rPr>
              <w:t>226.4</w:t>
            </w:r>
            <w:r w:rsidR="005E3E3B">
              <w:rPr>
                <w:sz w:val="24"/>
                <w:szCs w:val="24"/>
              </w:rPr>
              <w:t>27</w:t>
            </w:r>
          </w:p>
        </w:tc>
        <w:tc>
          <w:tcPr>
            <w:tcW w:w="1255" w:type="dxa"/>
            <w:tcBorders>
              <w:top w:val="single" w:sz="4" w:space="0" w:color="auto"/>
              <w:bottom w:val="nil"/>
            </w:tcBorders>
            <w:vAlign w:val="center"/>
          </w:tcPr>
          <w:p w14:paraId="25422B61" w14:textId="6F705E78" w:rsidR="00187264" w:rsidRPr="005F0658" w:rsidRDefault="00187264" w:rsidP="005E3E3B">
            <w:pPr>
              <w:pStyle w:val="NoSpacing"/>
              <w:jc w:val="right"/>
              <w:rPr>
                <w:b/>
                <w:sz w:val="24"/>
                <w:szCs w:val="24"/>
              </w:rPr>
            </w:pPr>
            <w:r w:rsidRPr="005F0658">
              <w:rPr>
                <w:sz w:val="24"/>
                <w:szCs w:val="24"/>
              </w:rPr>
              <w:t>21</w:t>
            </w:r>
            <w:r w:rsidR="00182975">
              <w:rPr>
                <w:sz w:val="24"/>
                <w:szCs w:val="24"/>
              </w:rPr>
              <w:t>4.18</w:t>
            </w:r>
            <w:r w:rsidR="005E3E3B">
              <w:rPr>
                <w:sz w:val="24"/>
                <w:szCs w:val="24"/>
              </w:rPr>
              <w:t>2</w:t>
            </w:r>
          </w:p>
        </w:tc>
        <w:tc>
          <w:tcPr>
            <w:tcW w:w="1061" w:type="dxa"/>
            <w:gridSpan w:val="3"/>
            <w:tcBorders>
              <w:top w:val="single" w:sz="4" w:space="0" w:color="auto"/>
              <w:bottom w:val="nil"/>
            </w:tcBorders>
            <w:vAlign w:val="center"/>
          </w:tcPr>
          <w:p w14:paraId="7686FDBA" w14:textId="33B3A9F6" w:rsidR="00187264" w:rsidRPr="005F0658" w:rsidRDefault="00187264" w:rsidP="005E3E3B">
            <w:pPr>
              <w:pStyle w:val="NoSpacing"/>
              <w:jc w:val="right"/>
              <w:rPr>
                <w:b/>
                <w:sz w:val="24"/>
                <w:szCs w:val="24"/>
              </w:rPr>
            </w:pPr>
            <w:r w:rsidRPr="005F0658">
              <w:rPr>
                <w:sz w:val="24"/>
                <w:szCs w:val="24"/>
              </w:rPr>
              <w:t>23</w:t>
            </w:r>
            <w:r w:rsidR="005E3E3B">
              <w:rPr>
                <w:sz w:val="24"/>
                <w:szCs w:val="24"/>
              </w:rPr>
              <w:t>8.627</w:t>
            </w:r>
          </w:p>
        </w:tc>
        <w:tc>
          <w:tcPr>
            <w:tcW w:w="1970" w:type="dxa"/>
            <w:tcBorders>
              <w:top w:val="single" w:sz="4" w:space="0" w:color="auto"/>
              <w:bottom w:val="nil"/>
            </w:tcBorders>
            <w:vAlign w:val="center"/>
          </w:tcPr>
          <w:p w14:paraId="33C0D270" w14:textId="4B412B70" w:rsidR="00187264" w:rsidRPr="005F0658" w:rsidRDefault="00187264" w:rsidP="005E3E3B">
            <w:pPr>
              <w:pStyle w:val="NoSpacing"/>
              <w:jc w:val="right"/>
              <w:rPr>
                <w:b/>
                <w:sz w:val="24"/>
                <w:szCs w:val="24"/>
              </w:rPr>
            </w:pPr>
            <w:r w:rsidRPr="005F0658">
              <w:rPr>
                <w:sz w:val="24"/>
                <w:szCs w:val="24"/>
              </w:rPr>
              <w:t>— (</w:t>
            </w:r>
            <w:r w:rsidR="00182975">
              <w:rPr>
                <w:sz w:val="24"/>
                <w:szCs w:val="24"/>
              </w:rPr>
              <w:t>1</w:t>
            </w:r>
            <w:r w:rsidRPr="005F0658">
              <w:rPr>
                <w:sz w:val="24"/>
                <w:szCs w:val="24"/>
              </w:rPr>
              <w:t>)</w:t>
            </w:r>
          </w:p>
        </w:tc>
      </w:tr>
      <w:tr w:rsidR="00187264" w:rsidRPr="005F0658" w14:paraId="3155E4F2" w14:textId="77777777" w:rsidTr="005E3E3B">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552" w:type="dxa"/>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134" w:type="dxa"/>
            <w:tcBorders>
              <w:top w:val="nil"/>
            </w:tcBorders>
            <w:vAlign w:val="center"/>
          </w:tcPr>
          <w:p w14:paraId="544C68F2" w14:textId="0E8C0488" w:rsidR="00187264" w:rsidRPr="005F0658" w:rsidRDefault="00187264" w:rsidP="005E3E3B">
            <w:pPr>
              <w:pStyle w:val="NoSpacing"/>
              <w:jc w:val="right"/>
              <w:rPr>
                <w:sz w:val="24"/>
                <w:szCs w:val="24"/>
              </w:rPr>
            </w:pPr>
            <w:r w:rsidRPr="005F0658">
              <w:rPr>
                <w:sz w:val="24"/>
                <w:szCs w:val="24"/>
              </w:rPr>
              <w:t>-3.0</w:t>
            </w:r>
            <w:r w:rsidR="00182975">
              <w:rPr>
                <w:sz w:val="24"/>
                <w:szCs w:val="24"/>
              </w:rPr>
              <w:t>0</w:t>
            </w:r>
            <w:r w:rsidR="005E3E3B">
              <w:rPr>
                <w:sz w:val="24"/>
                <w:szCs w:val="24"/>
              </w:rPr>
              <w:t>5</w:t>
            </w:r>
          </w:p>
        </w:tc>
        <w:tc>
          <w:tcPr>
            <w:tcW w:w="1255" w:type="dxa"/>
            <w:tcBorders>
              <w:top w:val="nil"/>
            </w:tcBorders>
            <w:vAlign w:val="center"/>
          </w:tcPr>
          <w:p w14:paraId="1262F33E" w14:textId="3E6F3090" w:rsidR="00187264" w:rsidRPr="005F0658" w:rsidRDefault="00187264" w:rsidP="005E3E3B">
            <w:pPr>
              <w:pStyle w:val="NoSpacing"/>
              <w:jc w:val="right"/>
              <w:rPr>
                <w:sz w:val="24"/>
                <w:szCs w:val="24"/>
              </w:rPr>
            </w:pPr>
            <w:r w:rsidRPr="005F0658">
              <w:rPr>
                <w:sz w:val="24"/>
                <w:szCs w:val="24"/>
              </w:rPr>
              <w:t>-3.4</w:t>
            </w:r>
            <w:r w:rsidR="005E3E3B">
              <w:rPr>
                <w:sz w:val="24"/>
                <w:szCs w:val="24"/>
              </w:rPr>
              <w:t>38</w:t>
            </w:r>
          </w:p>
        </w:tc>
        <w:tc>
          <w:tcPr>
            <w:tcW w:w="1061" w:type="dxa"/>
            <w:gridSpan w:val="3"/>
            <w:tcBorders>
              <w:top w:val="nil"/>
            </w:tcBorders>
            <w:vAlign w:val="center"/>
          </w:tcPr>
          <w:p w14:paraId="791A5781" w14:textId="4AA6D05D" w:rsidR="00187264" w:rsidRPr="005F0658" w:rsidRDefault="00187264" w:rsidP="005E3E3B">
            <w:pPr>
              <w:pStyle w:val="NoSpacing"/>
              <w:jc w:val="right"/>
              <w:rPr>
                <w:sz w:val="24"/>
                <w:szCs w:val="24"/>
              </w:rPr>
            </w:pPr>
            <w:r w:rsidRPr="005F0658">
              <w:rPr>
                <w:sz w:val="24"/>
                <w:szCs w:val="24"/>
              </w:rPr>
              <w:t>-2.57</w:t>
            </w:r>
            <w:r w:rsidR="005E3E3B">
              <w:rPr>
                <w:sz w:val="24"/>
                <w:szCs w:val="24"/>
              </w:rPr>
              <w:t>2</w:t>
            </w:r>
          </w:p>
        </w:tc>
        <w:tc>
          <w:tcPr>
            <w:tcW w:w="1970" w:type="dxa"/>
            <w:tcBorders>
              <w:top w:val="nil"/>
            </w:tcBorders>
            <w:vAlign w:val="center"/>
          </w:tcPr>
          <w:p w14:paraId="029BE2BC" w14:textId="476B7C91"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56AE384D" w14:textId="77777777" w:rsidTr="005E3E3B">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552" w:type="dxa"/>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134" w:type="dxa"/>
            <w:vAlign w:val="center"/>
          </w:tcPr>
          <w:p w14:paraId="0CC32C66" w14:textId="38496521" w:rsidR="00187264" w:rsidRPr="005F0658" w:rsidRDefault="00187264" w:rsidP="005E3E3B">
            <w:pPr>
              <w:pStyle w:val="NoSpacing"/>
              <w:jc w:val="right"/>
              <w:rPr>
                <w:sz w:val="24"/>
                <w:szCs w:val="24"/>
              </w:rPr>
            </w:pPr>
            <w:r w:rsidRPr="005F0658">
              <w:rPr>
                <w:sz w:val="24"/>
                <w:szCs w:val="24"/>
              </w:rPr>
              <w:t>-1.8</w:t>
            </w:r>
            <w:r w:rsidR="005E3E3B">
              <w:rPr>
                <w:sz w:val="24"/>
                <w:szCs w:val="24"/>
              </w:rPr>
              <w:t>46</w:t>
            </w:r>
          </w:p>
        </w:tc>
        <w:tc>
          <w:tcPr>
            <w:tcW w:w="1255" w:type="dxa"/>
            <w:vAlign w:val="center"/>
          </w:tcPr>
          <w:p w14:paraId="368AFF33" w14:textId="15439DEA" w:rsidR="00187264" w:rsidRPr="005F0658" w:rsidRDefault="00187264" w:rsidP="005E3E3B">
            <w:pPr>
              <w:pStyle w:val="NoSpacing"/>
              <w:jc w:val="right"/>
              <w:rPr>
                <w:sz w:val="24"/>
                <w:szCs w:val="24"/>
              </w:rPr>
            </w:pPr>
            <w:r w:rsidRPr="005F0658">
              <w:rPr>
                <w:sz w:val="24"/>
                <w:szCs w:val="24"/>
              </w:rPr>
              <w:t>-2.</w:t>
            </w:r>
            <w:r w:rsidR="00182975">
              <w:rPr>
                <w:sz w:val="24"/>
                <w:szCs w:val="24"/>
              </w:rPr>
              <w:t>0</w:t>
            </w:r>
            <w:r w:rsidR="005E3E3B">
              <w:rPr>
                <w:sz w:val="24"/>
                <w:szCs w:val="24"/>
              </w:rPr>
              <w:t>65</w:t>
            </w:r>
          </w:p>
        </w:tc>
        <w:tc>
          <w:tcPr>
            <w:tcW w:w="1061" w:type="dxa"/>
            <w:gridSpan w:val="3"/>
            <w:vAlign w:val="center"/>
          </w:tcPr>
          <w:p w14:paraId="0D6D1F92" w14:textId="45D30E9A" w:rsidR="00187264" w:rsidRPr="005F0658" w:rsidRDefault="00187264" w:rsidP="005E3E3B">
            <w:pPr>
              <w:pStyle w:val="NoSpacing"/>
              <w:jc w:val="right"/>
              <w:rPr>
                <w:sz w:val="24"/>
                <w:szCs w:val="24"/>
              </w:rPr>
            </w:pPr>
            <w:r w:rsidRPr="005F0658">
              <w:rPr>
                <w:sz w:val="24"/>
                <w:szCs w:val="24"/>
              </w:rPr>
              <w:t>-1.6</w:t>
            </w:r>
            <w:r w:rsidR="005E3E3B">
              <w:rPr>
                <w:sz w:val="24"/>
                <w:szCs w:val="24"/>
              </w:rPr>
              <w:t>27</w:t>
            </w:r>
          </w:p>
        </w:tc>
        <w:tc>
          <w:tcPr>
            <w:tcW w:w="1970" w:type="dxa"/>
            <w:vAlign w:val="center"/>
          </w:tcPr>
          <w:p w14:paraId="2E60E7ED" w14:textId="0B3112C6"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15C71B89" w14:textId="77777777" w:rsidTr="005E3E3B">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552" w:type="dxa"/>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134" w:type="dxa"/>
            <w:vAlign w:val="center"/>
          </w:tcPr>
          <w:p w14:paraId="32329B59" w14:textId="44025A6F" w:rsidR="00187264" w:rsidRPr="005F0658" w:rsidRDefault="00187264" w:rsidP="005E3E3B">
            <w:pPr>
              <w:pStyle w:val="NoSpacing"/>
              <w:jc w:val="right"/>
              <w:rPr>
                <w:b/>
                <w:sz w:val="24"/>
                <w:szCs w:val="24"/>
              </w:rPr>
            </w:pPr>
            <w:r w:rsidRPr="005F0658">
              <w:rPr>
                <w:sz w:val="24"/>
                <w:szCs w:val="24"/>
              </w:rPr>
              <w:t>-0.0</w:t>
            </w:r>
            <w:r w:rsidR="005E3E3B">
              <w:rPr>
                <w:sz w:val="24"/>
                <w:szCs w:val="24"/>
              </w:rPr>
              <w:t>05</w:t>
            </w:r>
          </w:p>
        </w:tc>
        <w:tc>
          <w:tcPr>
            <w:tcW w:w="1255" w:type="dxa"/>
            <w:vAlign w:val="center"/>
          </w:tcPr>
          <w:p w14:paraId="5A7E8696" w14:textId="29543954" w:rsidR="00187264" w:rsidRPr="005F0658" w:rsidRDefault="00187264" w:rsidP="005E3E3B">
            <w:pPr>
              <w:pStyle w:val="NoSpacing"/>
              <w:jc w:val="right"/>
              <w:rPr>
                <w:b/>
                <w:sz w:val="24"/>
                <w:szCs w:val="24"/>
              </w:rPr>
            </w:pPr>
            <w:r w:rsidRPr="005F0658">
              <w:rPr>
                <w:sz w:val="24"/>
                <w:szCs w:val="24"/>
              </w:rPr>
              <w:t>-0.12</w:t>
            </w:r>
            <w:r w:rsidR="005E3E3B">
              <w:rPr>
                <w:sz w:val="24"/>
                <w:szCs w:val="24"/>
              </w:rPr>
              <w:t>0</w:t>
            </w:r>
          </w:p>
        </w:tc>
        <w:tc>
          <w:tcPr>
            <w:tcW w:w="1061" w:type="dxa"/>
            <w:gridSpan w:val="3"/>
            <w:vAlign w:val="center"/>
          </w:tcPr>
          <w:p w14:paraId="42FE1FDA" w14:textId="1F281FAA" w:rsidR="00187264" w:rsidRPr="005F0658" w:rsidRDefault="00187264" w:rsidP="005E3E3B">
            <w:pPr>
              <w:pStyle w:val="NoSpacing"/>
              <w:jc w:val="right"/>
              <w:rPr>
                <w:b/>
                <w:sz w:val="24"/>
                <w:szCs w:val="24"/>
              </w:rPr>
            </w:pPr>
            <w:r w:rsidRPr="005F0658">
              <w:rPr>
                <w:sz w:val="24"/>
                <w:szCs w:val="24"/>
              </w:rPr>
              <w:t>0.11</w:t>
            </w:r>
            <w:r w:rsidR="005E3E3B">
              <w:rPr>
                <w:sz w:val="24"/>
                <w:szCs w:val="24"/>
              </w:rPr>
              <w:t>0</w:t>
            </w:r>
          </w:p>
        </w:tc>
        <w:tc>
          <w:tcPr>
            <w:tcW w:w="1970" w:type="dxa"/>
            <w:vAlign w:val="center"/>
          </w:tcPr>
          <w:p w14:paraId="2A18D599" w14:textId="371E246D"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2C3D633C" w14:textId="77777777" w:rsidTr="005E3E3B">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552" w:type="dxa"/>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134" w:type="dxa"/>
            <w:vAlign w:val="center"/>
          </w:tcPr>
          <w:p w14:paraId="046382D6" w14:textId="61536F8F" w:rsidR="00187264" w:rsidRPr="005F0658" w:rsidRDefault="00182975" w:rsidP="005E3E3B">
            <w:pPr>
              <w:pStyle w:val="NoSpacing"/>
              <w:jc w:val="right"/>
              <w:rPr>
                <w:b/>
                <w:sz w:val="24"/>
                <w:szCs w:val="24"/>
              </w:rPr>
            </w:pPr>
            <w:r>
              <w:rPr>
                <w:sz w:val="24"/>
                <w:szCs w:val="24"/>
              </w:rPr>
              <w:t>15.82</w:t>
            </w:r>
            <w:r w:rsidR="005E3E3B">
              <w:rPr>
                <w:sz w:val="24"/>
                <w:szCs w:val="24"/>
              </w:rPr>
              <w:t>3</w:t>
            </w:r>
          </w:p>
        </w:tc>
        <w:tc>
          <w:tcPr>
            <w:tcW w:w="1255" w:type="dxa"/>
            <w:vAlign w:val="center"/>
          </w:tcPr>
          <w:p w14:paraId="789F0F66" w14:textId="58EBA0A2" w:rsidR="00187264" w:rsidRPr="005F0658" w:rsidRDefault="00182975" w:rsidP="005E3E3B">
            <w:pPr>
              <w:pStyle w:val="NoSpacing"/>
              <w:jc w:val="right"/>
              <w:rPr>
                <w:b/>
                <w:sz w:val="24"/>
                <w:szCs w:val="24"/>
              </w:rPr>
            </w:pPr>
            <w:r>
              <w:rPr>
                <w:sz w:val="24"/>
                <w:szCs w:val="24"/>
              </w:rPr>
              <w:t>13.11</w:t>
            </w:r>
            <w:r w:rsidR="005E3E3B">
              <w:rPr>
                <w:sz w:val="24"/>
                <w:szCs w:val="24"/>
              </w:rPr>
              <w:t>3</w:t>
            </w:r>
          </w:p>
        </w:tc>
        <w:tc>
          <w:tcPr>
            <w:tcW w:w="1061" w:type="dxa"/>
            <w:gridSpan w:val="3"/>
            <w:vAlign w:val="center"/>
          </w:tcPr>
          <w:p w14:paraId="091EBD16" w14:textId="627E3EF7" w:rsidR="00187264" w:rsidRPr="005F0658" w:rsidRDefault="00182975" w:rsidP="005E3E3B">
            <w:pPr>
              <w:pStyle w:val="NoSpacing"/>
              <w:jc w:val="right"/>
              <w:rPr>
                <w:b/>
                <w:sz w:val="24"/>
                <w:szCs w:val="24"/>
              </w:rPr>
            </w:pPr>
            <w:r>
              <w:rPr>
                <w:sz w:val="24"/>
                <w:szCs w:val="24"/>
              </w:rPr>
              <w:t>18.53</w:t>
            </w:r>
            <w:r w:rsidR="005E3E3B">
              <w:rPr>
                <w:sz w:val="24"/>
                <w:szCs w:val="24"/>
              </w:rPr>
              <w:t>4</w:t>
            </w:r>
          </w:p>
        </w:tc>
        <w:tc>
          <w:tcPr>
            <w:tcW w:w="1970" w:type="dxa"/>
            <w:vAlign w:val="center"/>
          </w:tcPr>
          <w:p w14:paraId="7B48A05F" w14:textId="2DCA6788"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4B7BB082" w14:textId="77777777" w:rsidTr="00D27560">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52" w:type="dxa"/>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hideMark/>
          </w:tcPr>
          <w:p w14:paraId="0EB4D25F" w14:textId="20427AF3" w:rsidR="00187264" w:rsidRPr="005F0658" w:rsidRDefault="00187264" w:rsidP="005E3E3B">
            <w:pPr>
              <w:pStyle w:val="NoSpacing"/>
              <w:jc w:val="right"/>
              <w:rPr>
                <w:sz w:val="24"/>
                <w:szCs w:val="24"/>
              </w:rPr>
            </w:pPr>
            <w:r w:rsidRPr="005F0658">
              <w:rPr>
                <w:sz w:val="24"/>
                <w:szCs w:val="24"/>
              </w:rPr>
              <w:t>-0.41</w:t>
            </w:r>
            <w:r w:rsidR="005E3E3B">
              <w:rPr>
                <w:sz w:val="24"/>
                <w:szCs w:val="24"/>
              </w:rPr>
              <w:t>4</w:t>
            </w:r>
          </w:p>
        </w:tc>
        <w:tc>
          <w:tcPr>
            <w:tcW w:w="1309" w:type="dxa"/>
            <w:gridSpan w:val="2"/>
            <w:tcBorders>
              <w:top w:val="single" w:sz="4" w:space="0" w:color="auto"/>
              <w:bottom w:val="nil"/>
            </w:tcBorders>
            <w:vAlign w:val="center"/>
            <w:hideMark/>
          </w:tcPr>
          <w:p w14:paraId="49F743F4" w14:textId="575991B1" w:rsidR="00187264" w:rsidRPr="005F0658" w:rsidRDefault="00187264" w:rsidP="005E3E3B">
            <w:pPr>
              <w:pStyle w:val="NoSpacing"/>
              <w:jc w:val="right"/>
              <w:rPr>
                <w:sz w:val="24"/>
                <w:szCs w:val="24"/>
              </w:rPr>
            </w:pPr>
            <w:r w:rsidRPr="005F0658">
              <w:rPr>
                <w:sz w:val="24"/>
                <w:szCs w:val="24"/>
              </w:rPr>
              <w:t>-0.</w:t>
            </w:r>
            <w:r w:rsidR="00182975">
              <w:rPr>
                <w:sz w:val="24"/>
                <w:szCs w:val="24"/>
              </w:rPr>
              <w:t>52</w:t>
            </w:r>
            <w:r w:rsidR="005E3E3B">
              <w:rPr>
                <w:sz w:val="24"/>
                <w:szCs w:val="24"/>
              </w:rPr>
              <w:t>2</w:t>
            </w:r>
          </w:p>
        </w:tc>
        <w:tc>
          <w:tcPr>
            <w:tcW w:w="993" w:type="dxa"/>
            <w:tcBorders>
              <w:top w:val="single" w:sz="4" w:space="0" w:color="auto"/>
              <w:bottom w:val="nil"/>
            </w:tcBorders>
            <w:vAlign w:val="center"/>
            <w:hideMark/>
          </w:tcPr>
          <w:p w14:paraId="2DF6BF62" w14:textId="2BDDD205" w:rsidR="00187264" w:rsidRPr="005F0658" w:rsidRDefault="00187264" w:rsidP="005E3E3B">
            <w:pPr>
              <w:pStyle w:val="NoSpacing"/>
              <w:jc w:val="right"/>
              <w:rPr>
                <w:sz w:val="24"/>
                <w:szCs w:val="24"/>
              </w:rPr>
            </w:pPr>
            <w:r w:rsidRPr="005F0658">
              <w:rPr>
                <w:sz w:val="24"/>
                <w:szCs w:val="24"/>
              </w:rPr>
              <w:t>-0.</w:t>
            </w:r>
            <w:r w:rsidR="00182975">
              <w:rPr>
                <w:sz w:val="24"/>
                <w:szCs w:val="24"/>
              </w:rPr>
              <w:t>3</w:t>
            </w:r>
            <w:r w:rsidR="005E3E3B">
              <w:rPr>
                <w:sz w:val="24"/>
                <w:szCs w:val="24"/>
              </w:rPr>
              <w:t>05</w:t>
            </w:r>
          </w:p>
        </w:tc>
        <w:tc>
          <w:tcPr>
            <w:tcW w:w="2102" w:type="dxa"/>
            <w:gridSpan w:val="3"/>
            <w:tcBorders>
              <w:top w:val="single" w:sz="4" w:space="0" w:color="auto"/>
              <w:bottom w:val="nil"/>
            </w:tcBorders>
            <w:vAlign w:val="center"/>
            <w:hideMark/>
          </w:tcPr>
          <w:p w14:paraId="6E18E0F9" w14:textId="77777777" w:rsidR="00187264" w:rsidRPr="005F0658" w:rsidRDefault="00187264" w:rsidP="005E3E3B">
            <w:pPr>
              <w:pStyle w:val="NoSpacing"/>
              <w:jc w:val="right"/>
              <w:rPr>
                <w:sz w:val="24"/>
                <w:szCs w:val="24"/>
              </w:rPr>
            </w:pPr>
            <w:r w:rsidRPr="005F0658">
              <w:rPr>
                <w:sz w:val="24"/>
                <w:szCs w:val="24"/>
              </w:rPr>
              <w:t>— (2)</w:t>
            </w:r>
          </w:p>
        </w:tc>
      </w:tr>
      <w:tr w:rsidR="00187264" w:rsidRPr="005F0658" w14:paraId="010F3895" w14:textId="77777777" w:rsidTr="00D27560">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52" w:type="dxa"/>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nil"/>
            </w:tcBorders>
            <w:vAlign w:val="center"/>
          </w:tcPr>
          <w:p w14:paraId="60948062" w14:textId="22372678" w:rsidR="00187264" w:rsidRPr="005F0658" w:rsidRDefault="00187264" w:rsidP="005E3E3B">
            <w:pPr>
              <w:pStyle w:val="NoSpacing"/>
              <w:jc w:val="right"/>
              <w:rPr>
                <w:sz w:val="24"/>
                <w:szCs w:val="24"/>
              </w:rPr>
            </w:pPr>
            <w:r w:rsidRPr="005F0658">
              <w:rPr>
                <w:sz w:val="24"/>
                <w:szCs w:val="24"/>
              </w:rPr>
              <w:t>0.0</w:t>
            </w:r>
            <w:r w:rsidR="005E3E3B">
              <w:rPr>
                <w:sz w:val="24"/>
                <w:szCs w:val="24"/>
              </w:rPr>
              <w:t>20</w:t>
            </w:r>
          </w:p>
        </w:tc>
        <w:tc>
          <w:tcPr>
            <w:tcW w:w="1309" w:type="dxa"/>
            <w:gridSpan w:val="2"/>
            <w:tcBorders>
              <w:top w:val="nil"/>
              <w:bottom w:val="nil"/>
            </w:tcBorders>
            <w:vAlign w:val="center"/>
          </w:tcPr>
          <w:p w14:paraId="3C0E2923" w14:textId="77777777" w:rsidR="00187264" w:rsidRPr="005F0658" w:rsidRDefault="00187264" w:rsidP="005E3E3B">
            <w:pPr>
              <w:pStyle w:val="NoSpacing"/>
              <w:jc w:val="right"/>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5E3E3B">
            <w:pPr>
              <w:pStyle w:val="NoSpacing"/>
              <w:jc w:val="right"/>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2DE2F26A" w14:textId="77777777" w:rsidTr="00D27560">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52" w:type="dxa"/>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hideMark/>
          </w:tcPr>
          <w:p w14:paraId="43DC5115" w14:textId="77777777" w:rsidR="00187264" w:rsidRPr="005F0658" w:rsidRDefault="00187264" w:rsidP="005E3E3B">
            <w:pPr>
              <w:pStyle w:val="NoSpacing"/>
              <w:jc w:val="right"/>
              <w:rPr>
                <w:sz w:val="24"/>
                <w:szCs w:val="24"/>
              </w:rPr>
            </w:pPr>
            <w:r w:rsidRPr="005F0658">
              <w:rPr>
                <w:sz w:val="24"/>
                <w:szCs w:val="24"/>
              </w:rPr>
              <w:t>0.031</w:t>
            </w:r>
          </w:p>
        </w:tc>
        <w:tc>
          <w:tcPr>
            <w:tcW w:w="1309" w:type="dxa"/>
            <w:gridSpan w:val="2"/>
            <w:tcBorders>
              <w:top w:val="nil"/>
              <w:bottom w:val="nil"/>
            </w:tcBorders>
            <w:vAlign w:val="center"/>
            <w:hideMark/>
          </w:tcPr>
          <w:p w14:paraId="761F595C" w14:textId="7295412E" w:rsidR="00187264" w:rsidRPr="005F0658" w:rsidRDefault="00187264" w:rsidP="005E3E3B">
            <w:pPr>
              <w:pStyle w:val="NoSpacing"/>
              <w:jc w:val="right"/>
              <w:rPr>
                <w:sz w:val="24"/>
                <w:szCs w:val="24"/>
              </w:rPr>
            </w:pPr>
            <w:r w:rsidRPr="005F0658">
              <w:rPr>
                <w:sz w:val="24"/>
                <w:szCs w:val="24"/>
              </w:rPr>
              <w:t>0.02</w:t>
            </w:r>
            <w:r w:rsidR="005E3E3B">
              <w:rPr>
                <w:sz w:val="24"/>
                <w:szCs w:val="24"/>
              </w:rPr>
              <w:t>9</w:t>
            </w:r>
          </w:p>
        </w:tc>
        <w:tc>
          <w:tcPr>
            <w:tcW w:w="993" w:type="dxa"/>
            <w:tcBorders>
              <w:top w:val="nil"/>
              <w:bottom w:val="nil"/>
            </w:tcBorders>
            <w:vAlign w:val="center"/>
            <w:hideMark/>
          </w:tcPr>
          <w:p w14:paraId="2BB42140" w14:textId="77777777" w:rsidR="00187264" w:rsidRPr="005F0658" w:rsidRDefault="00187264" w:rsidP="005E3E3B">
            <w:pPr>
              <w:pStyle w:val="NoSpacing"/>
              <w:jc w:val="right"/>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5473DCD1" w14:textId="77777777" w:rsidTr="00D27560">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52" w:type="dxa"/>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134" w:type="dxa"/>
            <w:tcBorders>
              <w:top w:val="nil"/>
              <w:bottom w:val="single" w:sz="18" w:space="0" w:color="auto"/>
            </w:tcBorders>
            <w:vAlign w:val="center"/>
          </w:tcPr>
          <w:p w14:paraId="7D96A397" w14:textId="77777777" w:rsidR="00187264" w:rsidRPr="005F0658" w:rsidRDefault="00187264" w:rsidP="005E3E3B">
            <w:pPr>
              <w:pStyle w:val="NoSpacing"/>
              <w:jc w:val="right"/>
              <w:rPr>
                <w:sz w:val="24"/>
                <w:szCs w:val="24"/>
              </w:rPr>
            </w:pPr>
            <w:r w:rsidRPr="005F0658">
              <w:rPr>
                <w:sz w:val="24"/>
                <w:szCs w:val="24"/>
              </w:rPr>
              <w:t>-0.069</w:t>
            </w:r>
          </w:p>
        </w:tc>
        <w:tc>
          <w:tcPr>
            <w:tcW w:w="1309" w:type="dxa"/>
            <w:gridSpan w:val="2"/>
            <w:tcBorders>
              <w:top w:val="nil"/>
              <w:bottom w:val="single" w:sz="18" w:space="0" w:color="auto"/>
            </w:tcBorders>
            <w:vAlign w:val="center"/>
          </w:tcPr>
          <w:p w14:paraId="170ED118" w14:textId="77777777" w:rsidR="00187264" w:rsidRPr="005F0658" w:rsidRDefault="00187264" w:rsidP="005E3E3B">
            <w:pPr>
              <w:pStyle w:val="NoSpacing"/>
              <w:jc w:val="right"/>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5E3E3B">
            <w:pPr>
              <w:pStyle w:val="NoSpacing"/>
              <w:jc w:val="right"/>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5E3E3B">
            <w:pPr>
              <w:pStyle w:val="NoSpacing"/>
              <w:jc w:val="right"/>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891"/>
        <w:gridCol w:w="1181"/>
        <w:gridCol w:w="1402"/>
        <w:gridCol w:w="1264"/>
        <w:gridCol w:w="2064"/>
      </w:tblGrid>
      <w:tr w:rsidR="005E3E3B" w:rsidRPr="005F0658" w14:paraId="0BA1956A" w14:textId="77777777" w:rsidTr="005E3E3B">
        <w:trPr>
          <w:trHeight w:val="324"/>
        </w:trPr>
        <w:tc>
          <w:tcPr>
            <w:tcW w:w="1554"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89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18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402"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264"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2064"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5E3E3B" w:rsidRPr="005F0658" w14:paraId="6C266036" w14:textId="77777777" w:rsidTr="005E3E3B">
        <w:trPr>
          <w:trHeight w:val="324"/>
        </w:trPr>
        <w:tc>
          <w:tcPr>
            <w:tcW w:w="1554" w:type="dxa"/>
            <w:vMerge w:val="restart"/>
            <w:tcBorders>
              <w:top w:val="single" w:sz="18" w:space="0" w:color="auto"/>
            </w:tcBorders>
            <w:vAlign w:val="center"/>
          </w:tcPr>
          <w:p w14:paraId="50EDB3C3" w14:textId="77777777" w:rsidR="005E3E3B" w:rsidRPr="005F0658" w:rsidRDefault="005E3E3B" w:rsidP="005E3E3B">
            <w:pPr>
              <w:pStyle w:val="NoSpacing"/>
              <w:rPr>
                <w:sz w:val="24"/>
                <w:szCs w:val="24"/>
              </w:rPr>
            </w:pPr>
            <w:r w:rsidRPr="005F0658">
              <w:rPr>
                <w:sz w:val="24"/>
                <w:szCs w:val="24"/>
              </w:rPr>
              <w:t>impala - morning</w:t>
            </w:r>
          </w:p>
        </w:tc>
        <w:tc>
          <w:tcPr>
            <w:tcW w:w="1891" w:type="dxa"/>
            <w:tcBorders>
              <w:top w:val="single" w:sz="18" w:space="0" w:color="auto"/>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402" w:type="dxa"/>
            <w:tcBorders>
              <w:top w:val="single" w:sz="18" w:space="0" w:color="auto"/>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264" w:type="dxa"/>
            <w:tcBorders>
              <w:top w:val="single" w:sz="18" w:space="0" w:color="auto"/>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2064" w:type="dxa"/>
            <w:tcBorders>
              <w:top w:val="single" w:sz="18" w:space="0" w:color="auto"/>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5E3E3B">
        <w:trPr>
          <w:trHeight w:val="324"/>
        </w:trPr>
        <w:tc>
          <w:tcPr>
            <w:tcW w:w="1554"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89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18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402"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264"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2064"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5E3E3B">
        <w:trPr>
          <w:trHeight w:val="324"/>
        </w:trPr>
        <w:tc>
          <w:tcPr>
            <w:tcW w:w="1554" w:type="dxa"/>
            <w:vMerge w:val="restart"/>
            <w:tcBorders>
              <w:top w:val="single" w:sz="4" w:space="0" w:color="auto"/>
              <w:bottom w:val="single" w:sz="4" w:space="0" w:color="auto"/>
            </w:tcBorders>
            <w:vAlign w:val="center"/>
          </w:tcPr>
          <w:p w14:paraId="799EE9A0" w14:textId="77777777" w:rsidR="005E3E3B" w:rsidRPr="005F0658" w:rsidRDefault="005E3E3B" w:rsidP="005E3E3B">
            <w:pPr>
              <w:pStyle w:val="NoSpacing"/>
              <w:rPr>
                <w:sz w:val="24"/>
                <w:szCs w:val="24"/>
              </w:rPr>
            </w:pPr>
            <w:r w:rsidRPr="005F0658">
              <w:rPr>
                <w:sz w:val="24"/>
                <w:szCs w:val="24"/>
              </w:rPr>
              <w:t>impala - midday</w:t>
            </w:r>
          </w:p>
        </w:tc>
        <w:tc>
          <w:tcPr>
            <w:tcW w:w="189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716215" w14:textId="1942DE04" w:rsidR="005E3E3B" w:rsidRPr="005F0658" w:rsidRDefault="005E3E3B" w:rsidP="00722153">
            <w:pPr>
              <w:pStyle w:val="NoSpacing"/>
              <w:jc w:val="right"/>
              <w:rPr>
                <w:sz w:val="24"/>
                <w:szCs w:val="24"/>
              </w:rPr>
            </w:pPr>
            <w:r w:rsidRPr="005F0658">
              <w:rPr>
                <w:sz w:val="24"/>
                <w:szCs w:val="24"/>
              </w:rPr>
              <w:t>0.0</w:t>
            </w:r>
            <w:r w:rsidR="00722153">
              <w:rPr>
                <w:sz w:val="24"/>
                <w:szCs w:val="24"/>
              </w:rPr>
              <w:t>762</w:t>
            </w:r>
          </w:p>
        </w:tc>
        <w:tc>
          <w:tcPr>
            <w:tcW w:w="1402" w:type="dxa"/>
            <w:tcBorders>
              <w:top w:val="single" w:sz="4" w:space="0" w:color="auto"/>
              <w:bottom w:val="nil"/>
            </w:tcBorders>
            <w:vAlign w:val="center"/>
          </w:tcPr>
          <w:p w14:paraId="2DCC732E" w14:textId="3CCD707B" w:rsidR="005E3E3B" w:rsidRPr="005F0658" w:rsidRDefault="005E3E3B" w:rsidP="005E3E3B">
            <w:pPr>
              <w:pStyle w:val="NoSpacing"/>
              <w:jc w:val="right"/>
              <w:rPr>
                <w:sz w:val="24"/>
                <w:szCs w:val="24"/>
              </w:rPr>
            </w:pPr>
            <w:r w:rsidRPr="005F0658">
              <w:rPr>
                <w:sz w:val="24"/>
                <w:szCs w:val="24"/>
              </w:rPr>
              <w:t>0.06</w:t>
            </w:r>
            <w:r w:rsidR="00722153">
              <w:rPr>
                <w:sz w:val="24"/>
                <w:szCs w:val="24"/>
              </w:rPr>
              <w:t>40</w:t>
            </w:r>
          </w:p>
        </w:tc>
        <w:tc>
          <w:tcPr>
            <w:tcW w:w="1264" w:type="dxa"/>
            <w:tcBorders>
              <w:top w:val="single" w:sz="4" w:space="0" w:color="auto"/>
              <w:bottom w:val="nil"/>
            </w:tcBorders>
            <w:vAlign w:val="center"/>
          </w:tcPr>
          <w:p w14:paraId="176B845B" w14:textId="10C3DA08" w:rsidR="005E3E3B" w:rsidRPr="005F0658" w:rsidRDefault="005E3E3B" w:rsidP="00722153">
            <w:pPr>
              <w:pStyle w:val="NoSpacing"/>
              <w:jc w:val="right"/>
              <w:rPr>
                <w:sz w:val="24"/>
                <w:szCs w:val="24"/>
              </w:rPr>
            </w:pPr>
            <w:r w:rsidRPr="005F0658">
              <w:rPr>
                <w:sz w:val="24"/>
                <w:szCs w:val="24"/>
              </w:rPr>
              <w:t>0.0</w:t>
            </w:r>
            <w:r w:rsidR="00722153">
              <w:rPr>
                <w:sz w:val="24"/>
                <w:szCs w:val="24"/>
              </w:rPr>
              <w:t>884</w:t>
            </w:r>
          </w:p>
        </w:tc>
        <w:tc>
          <w:tcPr>
            <w:tcW w:w="2064"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5E3E3B">
        <w:trPr>
          <w:trHeight w:val="324"/>
        </w:trPr>
        <w:tc>
          <w:tcPr>
            <w:tcW w:w="1554"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18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402"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264" w:type="dxa"/>
            <w:tcBorders>
              <w:top w:val="nil"/>
              <w:bottom w:val="single" w:sz="4" w:space="0" w:color="auto"/>
            </w:tcBorders>
            <w:vAlign w:val="center"/>
          </w:tcPr>
          <w:p w14:paraId="1E7DD634" w14:textId="7CC91521" w:rsidR="005E3E3B" w:rsidRPr="005F0658" w:rsidRDefault="00722153" w:rsidP="005E3E3B">
            <w:pPr>
              <w:pStyle w:val="NoSpacing"/>
              <w:jc w:val="right"/>
              <w:rPr>
                <w:sz w:val="24"/>
                <w:szCs w:val="24"/>
              </w:rPr>
            </w:pPr>
            <w:r>
              <w:rPr>
                <w:sz w:val="24"/>
                <w:szCs w:val="24"/>
              </w:rPr>
              <w:t>0.0018</w:t>
            </w:r>
          </w:p>
        </w:tc>
        <w:tc>
          <w:tcPr>
            <w:tcW w:w="2064"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5E3E3B">
        <w:trPr>
          <w:trHeight w:val="324"/>
        </w:trPr>
        <w:tc>
          <w:tcPr>
            <w:tcW w:w="1554" w:type="dxa"/>
            <w:vMerge w:val="restart"/>
            <w:tcBorders>
              <w:top w:val="single" w:sz="4" w:space="0" w:color="auto"/>
              <w:bottom w:val="single" w:sz="4" w:space="0" w:color="auto"/>
            </w:tcBorders>
            <w:vAlign w:val="center"/>
          </w:tcPr>
          <w:p w14:paraId="2B045892" w14:textId="77777777" w:rsidR="005E3E3B" w:rsidRPr="005F0658" w:rsidRDefault="005E3E3B" w:rsidP="005E3E3B">
            <w:pPr>
              <w:pStyle w:val="NoSpacing"/>
              <w:rPr>
                <w:sz w:val="24"/>
                <w:szCs w:val="24"/>
              </w:rPr>
            </w:pPr>
            <w:r w:rsidRPr="005F0658">
              <w:rPr>
                <w:sz w:val="24"/>
                <w:szCs w:val="24"/>
              </w:rPr>
              <w:t>impala - evening</w:t>
            </w:r>
          </w:p>
        </w:tc>
        <w:tc>
          <w:tcPr>
            <w:tcW w:w="1891" w:type="dxa"/>
            <w:tcBorders>
              <w:top w:val="single" w:sz="4" w:space="0" w:color="auto"/>
              <w:bottom w:val="nil"/>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402" w:type="dxa"/>
            <w:tcBorders>
              <w:top w:val="single" w:sz="4" w:space="0" w:color="auto"/>
              <w:bottom w:val="nil"/>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264" w:type="dxa"/>
            <w:tcBorders>
              <w:top w:val="single" w:sz="4" w:space="0" w:color="auto"/>
              <w:bottom w:val="nil"/>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2064" w:type="dxa"/>
            <w:tcBorders>
              <w:top w:val="single" w:sz="4" w:space="0" w:color="auto"/>
              <w:bottom w:val="nil"/>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355A05E2" w14:textId="77777777" w:rsidTr="005E3E3B">
        <w:trPr>
          <w:trHeight w:val="324"/>
        </w:trPr>
        <w:tc>
          <w:tcPr>
            <w:tcW w:w="1554" w:type="dxa"/>
            <w:vMerge/>
            <w:tcBorders>
              <w:top w:val="single" w:sz="4" w:space="0" w:color="auto"/>
              <w:bottom w:val="single" w:sz="4" w:space="0" w:color="auto"/>
            </w:tcBorders>
            <w:vAlign w:val="center"/>
          </w:tcPr>
          <w:p w14:paraId="2CDA4C09"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4DA3B183"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1BDDC9EE" w14:textId="0F6211FC" w:rsidR="005E3E3B" w:rsidRPr="005F0658" w:rsidRDefault="005E3E3B" w:rsidP="005E3E3B">
            <w:pPr>
              <w:pStyle w:val="NoSpacing"/>
              <w:jc w:val="right"/>
              <w:rPr>
                <w:sz w:val="24"/>
                <w:szCs w:val="24"/>
              </w:rPr>
            </w:pPr>
            <w:r w:rsidRPr="005F0658">
              <w:rPr>
                <w:sz w:val="24"/>
                <w:szCs w:val="24"/>
              </w:rPr>
              <w:t>-0.002</w:t>
            </w:r>
            <w:r w:rsidR="00722153">
              <w:rPr>
                <w:sz w:val="24"/>
                <w:szCs w:val="24"/>
              </w:rPr>
              <w:t>1</w:t>
            </w:r>
          </w:p>
        </w:tc>
        <w:tc>
          <w:tcPr>
            <w:tcW w:w="1402" w:type="dxa"/>
            <w:tcBorders>
              <w:top w:val="nil"/>
              <w:bottom w:val="nil"/>
            </w:tcBorders>
            <w:vAlign w:val="center"/>
          </w:tcPr>
          <w:p w14:paraId="2698730C" w14:textId="6C034ACB" w:rsidR="005E3E3B" w:rsidRPr="005F0658" w:rsidRDefault="005E3E3B" w:rsidP="00722153">
            <w:pPr>
              <w:pStyle w:val="NoSpacing"/>
              <w:jc w:val="right"/>
              <w:rPr>
                <w:sz w:val="24"/>
                <w:szCs w:val="24"/>
              </w:rPr>
            </w:pPr>
            <w:r w:rsidRPr="005F0658">
              <w:rPr>
                <w:sz w:val="24"/>
                <w:szCs w:val="24"/>
              </w:rPr>
              <w:t>-0.00</w:t>
            </w:r>
            <w:r w:rsidR="00722153">
              <w:rPr>
                <w:sz w:val="24"/>
                <w:szCs w:val="24"/>
              </w:rPr>
              <w:t>35</w:t>
            </w:r>
          </w:p>
        </w:tc>
        <w:tc>
          <w:tcPr>
            <w:tcW w:w="1264" w:type="dxa"/>
            <w:tcBorders>
              <w:top w:val="nil"/>
              <w:bottom w:val="nil"/>
            </w:tcBorders>
            <w:vAlign w:val="center"/>
          </w:tcPr>
          <w:p w14:paraId="4182670E" w14:textId="77777777" w:rsidR="005E3E3B" w:rsidRPr="005F0658" w:rsidRDefault="005E3E3B" w:rsidP="005E3E3B">
            <w:pPr>
              <w:pStyle w:val="NoSpacing"/>
              <w:jc w:val="right"/>
              <w:rPr>
                <w:sz w:val="24"/>
                <w:szCs w:val="24"/>
              </w:rPr>
            </w:pPr>
            <w:r w:rsidRPr="005F0658">
              <w:rPr>
                <w:sz w:val="24"/>
                <w:szCs w:val="24"/>
              </w:rPr>
              <w:t>-0.0006</w:t>
            </w:r>
          </w:p>
        </w:tc>
        <w:tc>
          <w:tcPr>
            <w:tcW w:w="2064" w:type="dxa"/>
            <w:tcBorders>
              <w:top w:val="nil"/>
              <w:bottom w:val="nil"/>
            </w:tcBorders>
            <w:vAlign w:val="center"/>
          </w:tcPr>
          <w:p w14:paraId="42B859CE" w14:textId="2AA048E1"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58DA58D0" w14:textId="77777777" w:rsidTr="005E3E3B">
        <w:trPr>
          <w:trHeight w:val="324"/>
        </w:trPr>
        <w:tc>
          <w:tcPr>
            <w:tcW w:w="1554" w:type="dxa"/>
            <w:vMerge w:val="restart"/>
            <w:tcBorders>
              <w:top w:val="single" w:sz="4" w:space="0" w:color="auto"/>
              <w:bottom w:val="nil"/>
            </w:tcBorders>
            <w:vAlign w:val="center"/>
          </w:tcPr>
          <w:p w14:paraId="459EFB41" w14:textId="77777777" w:rsidR="005E3E3B" w:rsidRPr="005F0658" w:rsidRDefault="005E3E3B" w:rsidP="005E3E3B">
            <w:pPr>
              <w:pStyle w:val="NoSpacing"/>
              <w:rPr>
                <w:sz w:val="24"/>
                <w:szCs w:val="24"/>
              </w:rPr>
            </w:pPr>
            <w:r w:rsidRPr="005F0658">
              <w:rPr>
                <w:sz w:val="24"/>
                <w:szCs w:val="24"/>
              </w:rPr>
              <w:t>impala - night</w:t>
            </w:r>
          </w:p>
        </w:tc>
        <w:tc>
          <w:tcPr>
            <w:tcW w:w="1891" w:type="dxa"/>
            <w:tcBorders>
              <w:top w:val="single" w:sz="4" w:space="0" w:color="auto"/>
              <w:bottom w:val="nil"/>
            </w:tcBorders>
            <w:vAlign w:val="center"/>
          </w:tcPr>
          <w:p w14:paraId="7F19BFB5"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DC6D74" w14:textId="436377BC" w:rsidR="005E3E3B" w:rsidRPr="005F0658" w:rsidRDefault="005E3E3B" w:rsidP="00722153">
            <w:pPr>
              <w:pStyle w:val="NoSpacing"/>
              <w:jc w:val="right"/>
              <w:rPr>
                <w:sz w:val="24"/>
                <w:szCs w:val="24"/>
              </w:rPr>
            </w:pPr>
            <w:r>
              <w:rPr>
                <w:sz w:val="24"/>
                <w:szCs w:val="24"/>
              </w:rPr>
              <w:t>0.0</w:t>
            </w:r>
            <w:r w:rsidR="00722153">
              <w:rPr>
                <w:sz w:val="24"/>
                <w:szCs w:val="24"/>
              </w:rPr>
              <w:t>574</w:t>
            </w:r>
          </w:p>
        </w:tc>
        <w:tc>
          <w:tcPr>
            <w:tcW w:w="1402" w:type="dxa"/>
            <w:tcBorders>
              <w:top w:val="single" w:sz="4" w:space="0" w:color="auto"/>
              <w:bottom w:val="nil"/>
            </w:tcBorders>
            <w:vAlign w:val="center"/>
          </w:tcPr>
          <w:p w14:paraId="385FC7CB" w14:textId="6A550C20" w:rsidR="005E3E3B" w:rsidRPr="005F0658" w:rsidRDefault="005E3E3B" w:rsidP="00722153">
            <w:pPr>
              <w:pStyle w:val="NoSpacing"/>
              <w:jc w:val="right"/>
              <w:rPr>
                <w:sz w:val="24"/>
                <w:szCs w:val="24"/>
              </w:rPr>
            </w:pPr>
            <w:r w:rsidRPr="005F0658">
              <w:rPr>
                <w:sz w:val="24"/>
                <w:szCs w:val="24"/>
              </w:rPr>
              <w:t>0.0</w:t>
            </w:r>
            <w:r w:rsidR="00722153">
              <w:rPr>
                <w:sz w:val="24"/>
                <w:szCs w:val="24"/>
              </w:rPr>
              <w:t>531</w:t>
            </w:r>
          </w:p>
        </w:tc>
        <w:tc>
          <w:tcPr>
            <w:tcW w:w="1264" w:type="dxa"/>
            <w:tcBorders>
              <w:top w:val="single" w:sz="4" w:space="0" w:color="auto"/>
              <w:bottom w:val="nil"/>
            </w:tcBorders>
            <w:vAlign w:val="center"/>
          </w:tcPr>
          <w:p w14:paraId="4D80899E" w14:textId="53E87D93" w:rsidR="005E3E3B" w:rsidRPr="005F0658" w:rsidRDefault="005E3E3B" w:rsidP="005E3E3B">
            <w:pPr>
              <w:pStyle w:val="NoSpacing"/>
              <w:jc w:val="right"/>
              <w:rPr>
                <w:sz w:val="24"/>
                <w:szCs w:val="24"/>
              </w:rPr>
            </w:pPr>
            <w:r w:rsidRPr="005F0658">
              <w:rPr>
                <w:sz w:val="24"/>
                <w:szCs w:val="24"/>
              </w:rPr>
              <w:t>0.06</w:t>
            </w:r>
            <w:r w:rsidR="00722153">
              <w:rPr>
                <w:sz w:val="24"/>
                <w:szCs w:val="24"/>
              </w:rPr>
              <w:t>16</w:t>
            </w:r>
          </w:p>
        </w:tc>
        <w:tc>
          <w:tcPr>
            <w:tcW w:w="2064" w:type="dxa"/>
            <w:tcBorders>
              <w:top w:val="single" w:sz="4" w:space="0" w:color="auto"/>
              <w:bottom w:val="nil"/>
            </w:tcBorders>
            <w:vAlign w:val="center"/>
          </w:tcPr>
          <w:p w14:paraId="572C4831"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61D6B5B4" w14:textId="77777777" w:rsidTr="005E3E3B">
        <w:trPr>
          <w:trHeight w:val="324"/>
        </w:trPr>
        <w:tc>
          <w:tcPr>
            <w:tcW w:w="1554" w:type="dxa"/>
            <w:vMerge/>
            <w:tcBorders>
              <w:top w:val="nil"/>
              <w:bottom w:val="single" w:sz="18" w:space="0" w:color="auto"/>
            </w:tcBorders>
            <w:vAlign w:val="center"/>
          </w:tcPr>
          <w:p w14:paraId="4B8E1BAC" w14:textId="77777777" w:rsidR="005E3E3B" w:rsidRPr="005F0658" w:rsidRDefault="005E3E3B" w:rsidP="005E3E3B">
            <w:pPr>
              <w:pStyle w:val="NoSpacing"/>
              <w:rPr>
                <w:sz w:val="24"/>
                <w:szCs w:val="24"/>
              </w:rPr>
            </w:pPr>
          </w:p>
        </w:tc>
        <w:tc>
          <w:tcPr>
            <w:tcW w:w="1891" w:type="dxa"/>
            <w:tcBorders>
              <w:top w:val="nil"/>
              <w:bottom w:val="single" w:sz="18" w:space="0" w:color="auto"/>
            </w:tcBorders>
            <w:vAlign w:val="center"/>
          </w:tcPr>
          <w:p w14:paraId="25C875D8" w14:textId="77777777" w:rsidR="005E3E3B" w:rsidRPr="005F0658" w:rsidRDefault="005E3E3B" w:rsidP="005E3E3B">
            <w:pPr>
              <w:pStyle w:val="NoSpacing"/>
              <w:rPr>
                <w:sz w:val="24"/>
                <w:szCs w:val="24"/>
              </w:rPr>
            </w:pPr>
            <w:r w:rsidRPr="005F0658">
              <w:rPr>
                <w:sz w:val="24"/>
                <w:szCs w:val="24"/>
              </w:rPr>
              <w:t>Rainfall</w:t>
            </w:r>
          </w:p>
        </w:tc>
        <w:tc>
          <w:tcPr>
            <w:tcW w:w="1181" w:type="dxa"/>
            <w:tcBorders>
              <w:top w:val="nil"/>
              <w:bottom w:val="single" w:sz="18" w:space="0" w:color="auto"/>
            </w:tcBorders>
            <w:vAlign w:val="center"/>
          </w:tcPr>
          <w:p w14:paraId="165DA993" w14:textId="4CF51DE1" w:rsidR="005E3E3B" w:rsidRPr="005F0658" w:rsidRDefault="005E3E3B" w:rsidP="00722153">
            <w:pPr>
              <w:pStyle w:val="NoSpacing"/>
              <w:jc w:val="right"/>
              <w:rPr>
                <w:sz w:val="24"/>
                <w:szCs w:val="24"/>
              </w:rPr>
            </w:pPr>
            <w:r>
              <w:rPr>
                <w:sz w:val="24"/>
                <w:szCs w:val="24"/>
              </w:rPr>
              <w:t>0.000</w:t>
            </w:r>
            <w:r w:rsidR="00722153">
              <w:rPr>
                <w:sz w:val="24"/>
                <w:szCs w:val="24"/>
              </w:rPr>
              <w:t>3</w:t>
            </w:r>
          </w:p>
        </w:tc>
        <w:tc>
          <w:tcPr>
            <w:tcW w:w="1402" w:type="dxa"/>
            <w:tcBorders>
              <w:top w:val="nil"/>
              <w:bottom w:val="single" w:sz="18" w:space="0" w:color="auto"/>
            </w:tcBorders>
            <w:vAlign w:val="center"/>
          </w:tcPr>
          <w:p w14:paraId="223F3888" w14:textId="0FF2B857" w:rsidR="005E3E3B" w:rsidRPr="005F0658" w:rsidRDefault="005E3E3B" w:rsidP="00722153">
            <w:pPr>
              <w:pStyle w:val="NoSpacing"/>
              <w:jc w:val="right"/>
              <w:rPr>
                <w:sz w:val="24"/>
                <w:szCs w:val="24"/>
              </w:rPr>
            </w:pPr>
            <w:r w:rsidRPr="005F0658">
              <w:rPr>
                <w:sz w:val="24"/>
                <w:szCs w:val="24"/>
              </w:rPr>
              <w:t>0.000</w:t>
            </w:r>
            <w:r w:rsidR="00722153">
              <w:rPr>
                <w:sz w:val="24"/>
                <w:szCs w:val="24"/>
              </w:rPr>
              <w:t>2</w:t>
            </w:r>
          </w:p>
        </w:tc>
        <w:tc>
          <w:tcPr>
            <w:tcW w:w="1264" w:type="dxa"/>
            <w:tcBorders>
              <w:top w:val="nil"/>
              <w:bottom w:val="single" w:sz="18" w:space="0" w:color="auto"/>
            </w:tcBorders>
            <w:vAlign w:val="center"/>
          </w:tcPr>
          <w:p w14:paraId="6E6881DC" w14:textId="43556A26" w:rsidR="005E3E3B" w:rsidRPr="005F0658" w:rsidRDefault="005E3E3B" w:rsidP="00722153">
            <w:pPr>
              <w:pStyle w:val="NoSpacing"/>
              <w:jc w:val="right"/>
              <w:rPr>
                <w:sz w:val="24"/>
                <w:szCs w:val="24"/>
              </w:rPr>
            </w:pPr>
            <w:r w:rsidRPr="005F0658">
              <w:rPr>
                <w:sz w:val="24"/>
                <w:szCs w:val="24"/>
              </w:rPr>
              <w:t>0.000</w:t>
            </w:r>
            <w:r w:rsidR="00722153">
              <w:rPr>
                <w:sz w:val="24"/>
                <w:szCs w:val="24"/>
              </w:rPr>
              <w:t>4</w:t>
            </w:r>
          </w:p>
        </w:tc>
        <w:tc>
          <w:tcPr>
            <w:tcW w:w="2064" w:type="dxa"/>
            <w:tcBorders>
              <w:top w:val="nil"/>
              <w:bottom w:val="single" w:sz="18" w:space="0" w:color="auto"/>
            </w:tcBorders>
            <w:vAlign w:val="center"/>
          </w:tcPr>
          <w:p w14:paraId="3A4AC790" w14:textId="40AB5EEC"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95F5424" w14:textId="77777777" w:rsidTr="005E3E3B">
        <w:trPr>
          <w:trHeight w:val="324"/>
        </w:trPr>
        <w:tc>
          <w:tcPr>
            <w:tcW w:w="1554" w:type="dxa"/>
            <w:vMerge w:val="restart"/>
            <w:tcBorders>
              <w:top w:val="single" w:sz="18" w:space="0" w:color="auto"/>
            </w:tcBorders>
            <w:vAlign w:val="center"/>
          </w:tcPr>
          <w:p w14:paraId="0505A4CB"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402" w:type="dxa"/>
            <w:tcBorders>
              <w:top w:val="single" w:sz="18" w:space="0" w:color="auto"/>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264" w:type="dxa"/>
            <w:tcBorders>
              <w:top w:val="single" w:sz="18" w:space="0" w:color="auto"/>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2064" w:type="dxa"/>
            <w:tcBorders>
              <w:top w:val="single" w:sz="18" w:space="0" w:color="auto"/>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ED963FE" w14:textId="77777777" w:rsidTr="005E3E3B">
        <w:trPr>
          <w:trHeight w:val="324"/>
        </w:trPr>
        <w:tc>
          <w:tcPr>
            <w:tcW w:w="1554" w:type="dxa"/>
            <w:vMerge/>
            <w:vAlign w:val="center"/>
          </w:tcPr>
          <w:p w14:paraId="592BD340" w14:textId="77777777" w:rsidR="005E3E3B" w:rsidRPr="005F0658" w:rsidRDefault="005E3E3B" w:rsidP="005E3E3B">
            <w:pPr>
              <w:pStyle w:val="NoSpacing"/>
              <w:rPr>
                <w:sz w:val="24"/>
                <w:szCs w:val="24"/>
              </w:rPr>
            </w:pPr>
          </w:p>
        </w:tc>
        <w:tc>
          <w:tcPr>
            <w:tcW w:w="1891" w:type="dxa"/>
            <w:vAlign w:val="center"/>
          </w:tcPr>
          <w:p w14:paraId="015426EE"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vAlign w:val="center"/>
          </w:tcPr>
          <w:p w14:paraId="1466226C" w14:textId="77777777" w:rsidR="005E3E3B" w:rsidRPr="005F0658" w:rsidRDefault="005E3E3B" w:rsidP="005E3E3B">
            <w:pPr>
              <w:pStyle w:val="NoSpacing"/>
              <w:jc w:val="right"/>
              <w:rPr>
                <w:sz w:val="24"/>
                <w:szCs w:val="24"/>
              </w:rPr>
            </w:pPr>
            <w:r w:rsidRPr="005F0658">
              <w:rPr>
                <w:sz w:val="24"/>
                <w:szCs w:val="24"/>
              </w:rPr>
              <w:t>0.0055</w:t>
            </w:r>
          </w:p>
        </w:tc>
        <w:tc>
          <w:tcPr>
            <w:tcW w:w="1402" w:type="dxa"/>
            <w:vAlign w:val="center"/>
          </w:tcPr>
          <w:p w14:paraId="2D435849" w14:textId="26795AD5" w:rsidR="005E3E3B" w:rsidRPr="005F0658" w:rsidRDefault="005E3E3B" w:rsidP="00722153">
            <w:pPr>
              <w:pStyle w:val="NoSpacing"/>
              <w:jc w:val="right"/>
              <w:rPr>
                <w:sz w:val="24"/>
                <w:szCs w:val="24"/>
              </w:rPr>
            </w:pPr>
            <w:r w:rsidRPr="005F0658">
              <w:rPr>
                <w:sz w:val="24"/>
                <w:szCs w:val="24"/>
              </w:rPr>
              <w:t>-0.000</w:t>
            </w:r>
            <w:r w:rsidR="00722153">
              <w:rPr>
                <w:sz w:val="24"/>
                <w:szCs w:val="24"/>
              </w:rPr>
              <w:t>3</w:t>
            </w:r>
          </w:p>
        </w:tc>
        <w:tc>
          <w:tcPr>
            <w:tcW w:w="1264" w:type="dxa"/>
            <w:vAlign w:val="center"/>
          </w:tcPr>
          <w:p w14:paraId="0B9EBFB4" w14:textId="57579EE9" w:rsidR="005E3E3B" w:rsidRPr="005F0658" w:rsidRDefault="005E3E3B" w:rsidP="005E3E3B">
            <w:pPr>
              <w:pStyle w:val="NoSpacing"/>
              <w:jc w:val="right"/>
              <w:rPr>
                <w:sz w:val="24"/>
                <w:szCs w:val="24"/>
              </w:rPr>
            </w:pPr>
            <w:r w:rsidRPr="005F0658">
              <w:rPr>
                <w:sz w:val="24"/>
                <w:szCs w:val="24"/>
              </w:rPr>
              <w:t>0.01</w:t>
            </w:r>
            <w:r w:rsidR="006E30EB">
              <w:rPr>
                <w:sz w:val="24"/>
                <w:szCs w:val="24"/>
              </w:rPr>
              <w:t>14</w:t>
            </w:r>
          </w:p>
        </w:tc>
        <w:tc>
          <w:tcPr>
            <w:tcW w:w="2064" w:type="dxa"/>
            <w:vAlign w:val="center"/>
          </w:tcPr>
          <w:p w14:paraId="642D09AF" w14:textId="2B31E955"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21008DA8" w14:textId="77777777" w:rsidTr="005E3E3B">
        <w:trPr>
          <w:trHeight w:val="324"/>
        </w:trPr>
        <w:tc>
          <w:tcPr>
            <w:tcW w:w="1554" w:type="dxa"/>
            <w:vMerge w:val="restart"/>
            <w:tcBorders>
              <w:top w:val="single" w:sz="4" w:space="0" w:color="auto"/>
              <w:bottom w:val="nil"/>
            </w:tcBorders>
            <w:vAlign w:val="center"/>
          </w:tcPr>
          <w:p w14:paraId="73C75550"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891" w:type="dxa"/>
            <w:tcBorders>
              <w:top w:val="single" w:sz="4" w:space="0" w:color="auto"/>
              <w:bottom w:val="nil"/>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402" w:type="dxa"/>
            <w:tcBorders>
              <w:top w:val="single" w:sz="4" w:space="0" w:color="auto"/>
              <w:bottom w:val="nil"/>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264" w:type="dxa"/>
            <w:tcBorders>
              <w:top w:val="single" w:sz="4" w:space="0" w:color="auto"/>
              <w:bottom w:val="nil"/>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2064" w:type="dxa"/>
            <w:tcBorders>
              <w:top w:val="single" w:sz="4" w:space="0" w:color="auto"/>
              <w:bottom w:val="nil"/>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5E3E3B" w:rsidRPr="005F0658" w14:paraId="30016215" w14:textId="77777777" w:rsidTr="005E3E3B">
        <w:trPr>
          <w:trHeight w:val="324"/>
        </w:trPr>
        <w:tc>
          <w:tcPr>
            <w:tcW w:w="1554" w:type="dxa"/>
            <w:vMerge/>
            <w:tcBorders>
              <w:top w:val="nil"/>
              <w:bottom w:val="nil"/>
            </w:tcBorders>
            <w:vAlign w:val="center"/>
          </w:tcPr>
          <w:p w14:paraId="2D4717A3"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1B628522"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2D9A36AE" w14:textId="77777777" w:rsidR="005E3E3B" w:rsidRPr="005F0658" w:rsidRDefault="005E3E3B" w:rsidP="005E3E3B">
            <w:pPr>
              <w:pStyle w:val="NoSpacing"/>
              <w:jc w:val="right"/>
              <w:rPr>
                <w:sz w:val="24"/>
                <w:szCs w:val="24"/>
              </w:rPr>
            </w:pPr>
            <w:r w:rsidRPr="005F0658">
              <w:rPr>
                <w:sz w:val="24"/>
                <w:szCs w:val="24"/>
              </w:rPr>
              <w:t>-0.0002</w:t>
            </w:r>
          </w:p>
        </w:tc>
        <w:tc>
          <w:tcPr>
            <w:tcW w:w="1402" w:type="dxa"/>
            <w:tcBorders>
              <w:top w:val="nil"/>
              <w:bottom w:val="nil"/>
            </w:tcBorders>
            <w:vAlign w:val="center"/>
          </w:tcPr>
          <w:p w14:paraId="10307613" w14:textId="3B200C0A" w:rsidR="005E3E3B" w:rsidRPr="005F0658" w:rsidRDefault="005E3E3B" w:rsidP="005E3E3B">
            <w:pPr>
              <w:pStyle w:val="NoSpacing"/>
              <w:jc w:val="right"/>
              <w:rPr>
                <w:sz w:val="24"/>
                <w:szCs w:val="24"/>
              </w:rPr>
            </w:pPr>
            <w:r w:rsidRPr="005F0658">
              <w:rPr>
                <w:sz w:val="24"/>
                <w:szCs w:val="24"/>
              </w:rPr>
              <w:t>-0.006</w:t>
            </w:r>
            <w:r w:rsidR="006E30EB">
              <w:rPr>
                <w:sz w:val="24"/>
                <w:szCs w:val="24"/>
              </w:rPr>
              <w:t>3</w:t>
            </w:r>
          </w:p>
        </w:tc>
        <w:tc>
          <w:tcPr>
            <w:tcW w:w="1264" w:type="dxa"/>
            <w:tcBorders>
              <w:top w:val="nil"/>
              <w:bottom w:val="nil"/>
            </w:tcBorders>
            <w:vAlign w:val="center"/>
          </w:tcPr>
          <w:p w14:paraId="2E2E679B" w14:textId="4989A852" w:rsidR="005E3E3B" w:rsidRPr="005F0658" w:rsidRDefault="005E3E3B" w:rsidP="006E30EB">
            <w:pPr>
              <w:pStyle w:val="NoSpacing"/>
              <w:jc w:val="right"/>
              <w:rPr>
                <w:sz w:val="24"/>
                <w:szCs w:val="24"/>
              </w:rPr>
            </w:pPr>
            <w:r w:rsidRPr="005F0658">
              <w:rPr>
                <w:sz w:val="24"/>
                <w:szCs w:val="24"/>
              </w:rPr>
              <w:t>0.00</w:t>
            </w:r>
            <w:r w:rsidR="006E30EB">
              <w:rPr>
                <w:sz w:val="24"/>
                <w:szCs w:val="24"/>
              </w:rPr>
              <w:t>59</w:t>
            </w:r>
          </w:p>
        </w:tc>
        <w:tc>
          <w:tcPr>
            <w:tcW w:w="2064" w:type="dxa"/>
            <w:tcBorders>
              <w:top w:val="nil"/>
              <w:bottom w:val="nil"/>
            </w:tcBorders>
            <w:vAlign w:val="center"/>
          </w:tcPr>
          <w:p w14:paraId="454981B2" w14:textId="1A013A6D"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A4AA5C6" w14:textId="77777777" w:rsidTr="005E3E3B">
        <w:trPr>
          <w:trHeight w:val="324"/>
        </w:trPr>
        <w:tc>
          <w:tcPr>
            <w:tcW w:w="1554" w:type="dxa"/>
            <w:vMerge w:val="restart"/>
            <w:tcBorders>
              <w:top w:val="single" w:sz="4" w:space="0" w:color="auto"/>
            </w:tcBorders>
            <w:vAlign w:val="center"/>
          </w:tcPr>
          <w:p w14:paraId="7376422C"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night</w:t>
            </w:r>
          </w:p>
        </w:tc>
        <w:tc>
          <w:tcPr>
            <w:tcW w:w="1891" w:type="dxa"/>
            <w:tcBorders>
              <w:top w:val="single" w:sz="4" w:space="0" w:color="auto"/>
            </w:tcBorders>
            <w:vAlign w:val="center"/>
          </w:tcPr>
          <w:p w14:paraId="1AD58DEB"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tcBorders>
            <w:vAlign w:val="center"/>
          </w:tcPr>
          <w:p w14:paraId="0DB2347C" w14:textId="453E3204" w:rsidR="005E3E3B" w:rsidRPr="005F0658" w:rsidRDefault="005E3E3B" w:rsidP="005E3E3B">
            <w:pPr>
              <w:pStyle w:val="NoSpacing"/>
              <w:jc w:val="right"/>
              <w:rPr>
                <w:sz w:val="24"/>
                <w:szCs w:val="24"/>
              </w:rPr>
            </w:pPr>
            <w:r>
              <w:rPr>
                <w:sz w:val="24"/>
                <w:szCs w:val="24"/>
              </w:rPr>
              <w:t>0.1</w:t>
            </w:r>
            <w:r w:rsidR="00B06E2E">
              <w:rPr>
                <w:sz w:val="24"/>
                <w:szCs w:val="24"/>
              </w:rPr>
              <w:t>313</w:t>
            </w:r>
          </w:p>
        </w:tc>
        <w:tc>
          <w:tcPr>
            <w:tcW w:w="1402" w:type="dxa"/>
            <w:tcBorders>
              <w:top w:val="single" w:sz="4" w:space="0" w:color="auto"/>
            </w:tcBorders>
            <w:vAlign w:val="center"/>
          </w:tcPr>
          <w:p w14:paraId="089430CC" w14:textId="7E11A0A9" w:rsidR="005E3E3B" w:rsidRPr="005F0658" w:rsidRDefault="005E3E3B" w:rsidP="005E3E3B">
            <w:pPr>
              <w:pStyle w:val="NoSpacing"/>
              <w:jc w:val="right"/>
              <w:rPr>
                <w:sz w:val="24"/>
                <w:szCs w:val="24"/>
              </w:rPr>
            </w:pPr>
            <w:r w:rsidRPr="005F0658">
              <w:rPr>
                <w:sz w:val="24"/>
                <w:szCs w:val="24"/>
              </w:rPr>
              <w:t>0.1</w:t>
            </w:r>
            <w:r w:rsidR="00B06E2E">
              <w:rPr>
                <w:sz w:val="24"/>
                <w:szCs w:val="24"/>
              </w:rPr>
              <w:t>075</w:t>
            </w:r>
          </w:p>
        </w:tc>
        <w:tc>
          <w:tcPr>
            <w:tcW w:w="1264" w:type="dxa"/>
            <w:tcBorders>
              <w:top w:val="single" w:sz="4" w:space="0" w:color="auto"/>
            </w:tcBorders>
            <w:vAlign w:val="center"/>
          </w:tcPr>
          <w:p w14:paraId="3820BAFB" w14:textId="4CA5DF0F" w:rsidR="005E3E3B" w:rsidRPr="005F0658" w:rsidRDefault="00B06E2E" w:rsidP="005E3E3B">
            <w:pPr>
              <w:pStyle w:val="NoSpacing"/>
              <w:jc w:val="right"/>
              <w:rPr>
                <w:sz w:val="24"/>
                <w:szCs w:val="24"/>
              </w:rPr>
            </w:pPr>
            <w:r>
              <w:rPr>
                <w:sz w:val="24"/>
                <w:szCs w:val="24"/>
              </w:rPr>
              <w:t>0.1551</w:t>
            </w:r>
          </w:p>
        </w:tc>
        <w:tc>
          <w:tcPr>
            <w:tcW w:w="2064" w:type="dxa"/>
            <w:tcBorders>
              <w:top w:val="single" w:sz="4" w:space="0" w:color="auto"/>
            </w:tcBorders>
            <w:vAlign w:val="center"/>
          </w:tcPr>
          <w:p w14:paraId="5AB203DA" w14:textId="77777777" w:rsidR="005E3E3B" w:rsidRPr="005F0658" w:rsidRDefault="005E3E3B" w:rsidP="005E3E3B">
            <w:pPr>
              <w:pStyle w:val="NoSpacing"/>
              <w:jc w:val="right"/>
              <w:rPr>
                <w:sz w:val="24"/>
                <w:szCs w:val="24"/>
              </w:rPr>
            </w:pPr>
            <w:r w:rsidRPr="005F0658">
              <w:rPr>
                <w:sz w:val="24"/>
                <w:szCs w:val="24"/>
              </w:rPr>
              <w:t>(2)</w:t>
            </w:r>
          </w:p>
        </w:tc>
      </w:tr>
      <w:tr w:rsidR="005E3E3B" w:rsidRPr="005F0658" w14:paraId="7BAB9138" w14:textId="77777777" w:rsidTr="005E3E3B">
        <w:trPr>
          <w:trHeight w:val="324"/>
        </w:trPr>
        <w:tc>
          <w:tcPr>
            <w:tcW w:w="1554" w:type="dxa"/>
            <w:vMerge/>
            <w:vAlign w:val="center"/>
          </w:tcPr>
          <w:p w14:paraId="1CC68622" w14:textId="77777777" w:rsidR="005E3E3B" w:rsidRPr="005F0658" w:rsidRDefault="005E3E3B" w:rsidP="005E3E3B">
            <w:pPr>
              <w:pStyle w:val="NoSpacing"/>
              <w:rPr>
                <w:sz w:val="24"/>
                <w:szCs w:val="24"/>
              </w:rPr>
            </w:pPr>
          </w:p>
        </w:tc>
        <w:tc>
          <w:tcPr>
            <w:tcW w:w="1891" w:type="dxa"/>
            <w:vAlign w:val="center"/>
          </w:tcPr>
          <w:p w14:paraId="07147ABB" w14:textId="77777777" w:rsidR="005E3E3B" w:rsidRPr="005F0658" w:rsidRDefault="005E3E3B" w:rsidP="005E3E3B">
            <w:pPr>
              <w:pStyle w:val="NoSpacing"/>
              <w:rPr>
                <w:sz w:val="24"/>
                <w:szCs w:val="24"/>
              </w:rPr>
            </w:pPr>
            <w:r w:rsidRPr="005F0658">
              <w:rPr>
                <w:sz w:val="24"/>
                <w:szCs w:val="24"/>
              </w:rPr>
              <w:t>Moonlight</w:t>
            </w:r>
          </w:p>
        </w:tc>
        <w:tc>
          <w:tcPr>
            <w:tcW w:w="1181" w:type="dxa"/>
            <w:vAlign w:val="center"/>
          </w:tcPr>
          <w:p w14:paraId="37B50A23" w14:textId="38202BD4" w:rsidR="005E3E3B" w:rsidRPr="005F0658" w:rsidRDefault="005E3E3B" w:rsidP="005E3E3B">
            <w:pPr>
              <w:pStyle w:val="NoSpacing"/>
              <w:jc w:val="right"/>
              <w:rPr>
                <w:sz w:val="24"/>
                <w:szCs w:val="24"/>
              </w:rPr>
            </w:pPr>
            <w:r w:rsidRPr="005F0658">
              <w:rPr>
                <w:sz w:val="24"/>
                <w:szCs w:val="24"/>
              </w:rPr>
              <w:t>-0.02</w:t>
            </w:r>
            <w:r w:rsidR="00B06E2E">
              <w:rPr>
                <w:sz w:val="24"/>
                <w:szCs w:val="24"/>
              </w:rPr>
              <w:t>25</w:t>
            </w:r>
          </w:p>
        </w:tc>
        <w:tc>
          <w:tcPr>
            <w:tcW w:w="1402" w:type="dxa"/>
            <w:vAlign w:val="center"/>
          </w:tcPr>
          <w:p w14:paraId="3752AF04" w14:textId="7095F2E3" w:rsidR="005E3E3B" w:rsidRPr="005F0658" w:rsidRDefault="00B06E2E" w:rsidP="005E3E3B">
            <w:pPr>
              <w:pStyle w:val="NoSpacing"/>
              <w:jc w:val="right"/>
              <w:rPr>
                <w:sz w:val="24"/>
                <w:szCs w:val="24"/>
              </w:rPr>
            </w:pPr>
            <w:r>
              <w:rPr>
                <w:sz w:val="24"/>
                <w:szCs w:val="24"/>
              </w:rPr>
              <w:t>-0.0283</w:t>
            </w:r>
          </w:p>
        </w:tc>
        <w:tc>
          <w:tcPr>
            <w:tcW w:w="1264" w:type="dxa"/>
            <w:vAlign w:val="center"/>
          </w:tcPr>
          <w:p w14:paraId="7A10FF2C" w14:textId="4393E201" w:rsidR="005E3E3B" w:rsidRPr="005F0658" w:rsidRDefault="005E3E3B" w:rsidP="005E3E3B">
            <w:pPr>
              <w:pStyle w:val="NoSpacing"/>
              <w:jc w:val="right"/>
              <w:rPr>
                <w:sz w:val="24"/>
                <w:szCs w:val="24"/>
              </w:rPr>
            </w:pPr>
            <w:r w:rsidRPr="005F0658">
              <w:rPr>
                <w:sz w:val="24"/>
                <w:szCs w:val="24"/>
              </w:rPr>
              <w:t>-0.01</w:t>
            </w:r>
            <w:r w:rsidR="00B06E2E">
              <w:rPr>
                <w:sz w:val="24"/>
                <w:szCs w:val="24"/>
              </w:rPr>
              <w:t>68</w:t>
            </w:r>
          </w:p>
        </w:tc>
        <w:tc>
          <w:tcPr>
            <w:tcW w:w="2064" w:type="dxa"/>
            <w:vAlign w:val="center"/>
          </w:tcPr>
          <w:p w14:paraId="791A2933" w14:textId="4995B4A6" w:rsidR="005E3E3B" w:rsidRPr="005F0658" w:rsidRDefault="005E3E3B" w:rsidP="00B06E2E">
            <w:pPr>
              <w:pStyle w:val="NoSpacing"/>
              <w:jc w:val="right"/>
              <w:rPr>
                <w:sz w:val="24"/>
                <w:szCs w:val="24"/>
              </w:rPr>
            </w:pPr>
            <w:r w:rsidRPr="005F0658">
              <w:rPr>
                <w:sz w:val="24"/>
                <w:szCs w:val="24"/>
              </w:rPr>
              <w:t>0.7</w:t>
            </w:r>
            <w:r w:rsidR="00B06E2E">
              <w:rPr>
                <w:sz w:val="24"/>
                <w:szCs w:val="24"/>
              </w:rPr>
              <w:t>0</w:t>
            </w:r>
            <w:r w:rsidRPr="005F0658">
              <w:rPr>
                <w:sz w:val="24"/>
                <w:szCs w:val="24"/>
              </w:rPr>
              <w:t xml:space="preserve"> (1)</w:t>
            </w:r>
          </w:p>
        </w:tc>
      </w:tr>
      <w:tr w:rsidR="005E3E3B" w:rsidRPr="005F0658" w14:paraId="5B3E957C" w14:textId="77777777" w:rsidTr="005E3E3B">
        <w:trPr>
          <w:trHeight w:val="324"/>
        </w:trPr>
        <w:tc>
          <w:tcPr>
            <w:tcW w:w="1554" w:type="dxa"/>
            <w:vMerge/>
            <w:tcBorders>
              <w:bottom w:val="single" w:sz="18" w:space="0" w:color="auto"/>
            </w:tcBorders>
            <w:vAlign w:val="center"/>
          </w:tcPr>
          <w:p w14:paraId="7FEF0FBF" w14:textId="77777777" w:rsidR="005E3E3B" w:rsidRPr="005F0658" w:rsidRDefault="005E3E3B" w:rsidP="005E3E3B">
            <w:pPr>
              <w:pStyle w:val="NoSpacing"/>
              <w:rPr>
                <w:sz w:val="24"/>
                <w:szCs w:val="24"/>
              </w:rPr>
            </w:pPr>
          </w:p>
        </w:tc>
        <w:tc>
          <w:tcPr>
            <w:tcW w:w="1891" w:type="dxa"/>
            <w:tcBorders>
              <w:bottom w:val="single" w:sz="18" w:space="0" w:color="auto"/>
            </w:tcBorders>
            <w:vAlign w:val="center"/>
          </w:tcPr>
          <w:p w14:paraId="113BFCB7"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bottom w:val="single" w:sz="18" w:space="0" w:color="auto"/>
            </w:tcBorders>
            <w:vAlign w:val="center"/>
          </w:tcPr>
          <w:p w14:paraId="455AA25E" w14:textId="1B521DA7" w:rsidR="005E3E3B" w:rsidRPr="005F0658" w:rsidRDefault="005E3E3B" w:rsidP="005E3E3B">
            <w:pPr>
              <w:pStyle w:val="NoSpacing"/>
              <w:jc w:val="right"/>
              <w:rPr>
                <w:sz w:val="24"/>
                <w:szCs w:val="24"/>
              </w:rPr>
            </w:pPr>
            <w:r>
              <w:rPr>
                <w:sz w:val="24"/>
                <w:szCs w:val="24"/>
              </w:rPr>
              <w:t>0.02</w:t>
            </w:r>
            <w:r w:rsidR="00B06E2E">
              <w:rPr>
                <w:sz w:val="24"/>
                <w:szCs w:val="24"/>
              </w:rPr>
              <w:t>34</w:t>
            </w:r>
          </w:p>
        </w:tc>
        <w:tc>
          <w:tcPr>
            <w:tcW w:w="1402" w:type="dxa"/>
            <w:tcBorders>
              <w:bottom w:val="single" w:sz="18" w:space="0" w:color="auto"/>
            </w:tcBorders>
            <w:vAlign w:val="center"/>
          </w:tcPr>
          <w:p w14:paraId="4113B83B" w14:textId="23D2C7F2" w:rsidR="005E3E3B" w:rsidRPr="005F0658" w:rsidRDefault="00B06E2E" w:rsidP="005E3E3B">
            <w:pPr>
              <w:pStyle w:val="NoSpacing"/>
              <w:jc w:val="right"/>
              <w:rPr>
                <w:sz w:val="24"/>
                <w:szCs w:val="24"/>
              </w:rPr>
            </w:pPr>
            <w:r>
              <w:rPr>
                <w:sz w:val="24"/>
                <w:szCs w:val="24"/>
              </w:rPr>
              <w:t>0.0170</w:t>
            </w:r>
          </w:p>
        </w:tc>
        <w:tc>
          <w:tcPr>
            <w:tcW w:w="1264" w:type="dxa"/>
            <w:tcBorders>
              <w:bottom w:val="single" w:sz="18" w:space="0" w:color="auto"/>
            </w:tcBorders>
            <w:vAlign w:val="center"/>
          </w:tcPr>
          <w:p w14:paraId="2C8F7F3C" w14:textId="36E05E6E" w:rsidR="005E3E3B" w:rsidRPr="005F0658" w:rsidRDefault="00B06E2E" w:rsidP="005E3E3B">
            <w:pPr>
              <w:pStyle w:val="NoSpacing"/>
              <w:jc w:val="right"/>
              <w:rPr>
                <w:sz w:val="24"/>
                <w:szCs w:val="24"/>
              </w:rPr>
            </w:pPr>
            <w:r>
              <w:rPr>
                <w:sz w:val="24"/>
                <w:szCs w:val="24"/>
              </w:rPr>
              <w:t>0.0298</w:t>
            </w:r>
          </w:p>
        </w:tc>
        <w:tc>
          <w:tcPr>
            <w:tcW w:w="2064" w:type="dxa"/>
            <w:tcBorders>
              <w:bottom w:val="single" w:sz="18" w:space="0" w:color="auto"/>
            </w:tcBorders>
            <w:vAlign w:val="center"/>
          </w:tcPr>
          <w:p w14:paraId="1810E56F" w14:textId="2C04A9C4" w:rsidR="005E3E3B" w:rsidRPr="005F0658" w:rsidRDefault="005E3E3B" w:rsidP="00B06E2E">
            <w:pPr>
              <w:pStyle w:val="NoSpacing"/>
              <w:jc w:val="right"/>
              <w:rPr>
                <w:sz w:val="24"/>
                <w:szCs w:val="24"/>
              </w:rPr>
            </w:pPr>
            <w:r w:rsidRPr="005F0658">
              <w:rPr>
                <w:sz w:val="24"/>
                <w:szCs w:val="24"/>
              </w:rPr>
              <w:t>0.3</w:t>
            </w:r>
            <w:r w:rsidR="00B06E2E">
              <w:rPr>
                <w:sz w:val="24"/>
                <w:szCs w:val="24"/>
              </w:rPr>
              <w:t>0</w:t>
            </w:r>
            <w:r w:rsidRPr="005F0658">
              <w:rPr>
                <w:sz w:val="24"/>
                <w:szCs w:val="24"/>
              </w:rPr>
              <w:t xml:space="preserve"> (1)</w:t>
            </w:r>
          </w:p>
        </w:tc>
      </w:tr>
      <w:tr w:rsidR="005E3E3B" w:rsidRPr="005F0658" w14:paraId="552AE426" w14:textId="77777777" w:rsidTr="005E3E3B">
        <w:trPr>
          <w:trHeight w:val="324"/>
        </w:trPr>
        <w:tc>
          <w:tcPr>
            <w:tcW w:w="1554" w:type="dxa"/>
            <w:vMerge w:val="restart"/>
            <w:tcBorders>
              <w:top w:val="single" w:sz="18" w:space="0" w:color="auto"/>
              <w:bottom w:val="nil"/>
            </w:tcBorders>
            <w:vAlign w:val="center"/>
          </w:tcPr>
          <w:p w14:paraId="0AF99ECD" w14:textId="1E96590D" w:rsidR="005E3E3B" w:rsidRPr="005F0658" w:rsidRDefault="005E3E3B" w:rsidP="005E3E3B">
            <w:pPr>
              <w:pStyle w:val="NoSpacing"/>
              <w:rPr>
                <w:sz w:val="24"/>
                <w:szCs w:val="24"/>
              </w:rPr>
            </w:pPr>
            <w:r w:rsidRPr="005F0658">
              <w:rPr>
                <w:sz w:val="24"/>
                <w:szCs w:val="24"/>
              </w:rPr>
              <w:t xml:space="preserve">wild dog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bottom w:val="nil"/>
            </w:tcBorders>
            <w:vAlign w:val="center"/>
          </w:tcPr>
          <w:p w14:paraId="254DCF67" w14:textId="77777777" w:rsidR="005E3E3B" w:rsidRPr="005F0658" w:rsidRDefault="005E3E3B" w:rsidP="005E3E3B">
            <w:pPr>
              <w:pStyle w:val="NoSpacing"/>
              <w:rPr>
                <w:b/>
                <w:sz w:val="24"/>
                <w:szCs w:val="24"/>
              </w:rPr>
            </w:pPr>
            <w:r w:rsidRPr="005F0658">
              <w:rPr>
                <w:sz w:val="24"/>
                <w:szCs w:val="24"/>
              </w:rPr>
              <w:t>Intercept</w:t>
            </w:r>
          </w:p>
        </w:tc>
        <w:tc>
          <w:tcPr>
            <w:tcW w:w="1181" w:type="dxa"/>
            <w:tcBorders>
              <w:top w:val="single" w:sz="18" w:space="0" w:color="auto"/>
              <w:bottom w:val="nil"/>
            </w:tcBorders>
            <w:vAlign w:val="center"/>
          </w:tcPr>
          <w:p w14:paraId="351A6D59" w14:textId="3806DD35" w:rsidR="005E3E3B" w:rsidRPr="005F0658" w:rsidRDefault="005E3E3B" w:rsidP="00B06E2E">
            <w:pPr>
              <w:pStyle w:val="NoSpacing"/>
              <w:jc w:val="right"/>
              <w:rPr>
                <w:b/>
                <w:sz w:val="24"/>
                <w:szCs w:val="24"/>
              </w:rPr>
            </w:pPr>
            <w:r>
              <w:rPr>
                <w:sz w:val="24"/>
                <w:szCs w:val="24"/>
              </w:rPr>
              <w:t>0.</w:t>
            </w:r>
            <w:r w:rsidR="00B06E2E">
              <w:rPr>
                <w:sz w:val="24"/>
                <w:szCs w:val="24"/>
              </w:rPr>
              <w:t>1666</w:t>
            </w:r>
          </w:p>
        </w:tc>
        <w:tc>
          <w:tcPr>
            <w:tcW w:w="1402" w:type="dxa"/>
            <w:tcBorders>
              <w:top w:val="single" w:sz="18" w:space="0" w:color="auto"/>
              <w:bottom w:val="nil"/>
            </w:tcBorders>
            <w:vAlign w:val="center"/>
          </w:tcPr>
          <w:p w14:paraId="51E1BB62" w14:textId="5EA59F46" w:rsidR="005E3E3B" w:rsidRPr="005F0658" w:rsidRDefault="005E3E3B" w:rsidP="00B06E2E">
            <w:pPr>
              <w:pStyle w:val="NoSpacing"/>
              <w:jc w:val="right"/>
              <w:rPr>
                <w:b/>
                <w:sz w:val="24"/>
                <w:szCs w:val="24"/>
              </w:rPr>
            </w:pPr>
            <w:r w:rsidRPr="005F0658">
              <w:rPr>
                <w:sz w:val="24"/>
                <w:szCs w:val="24"/>
              </w:rPr>
              <w:t>0.1</w:t>
            </w:r>
            <w:r w:rsidR="00B06E2E">
              <w:rPr>
                <w:sz w:val="24"/>
                <w:szCs w:val="24"/>
              </w:rPr>
              <w:t>506</w:t>
            </w:r>
          </w:p>
        </w:tc>
        <w:tc>
          <w:tcPr>
            <w:tcW w:w="1264" w:type="dxa"/>
            <w:tcBorders>
              <w:top w:val="single" w:sz="18" w:space="0" w:color="auto"/>
              <w:bottom w:val="nil"/>
            </w:tcBorders>
            <w:vAlign w:val="center"/>
          </w:tcPr>
          <w:p w14:paraId="5BDE8673" w14:textId="0E0945EF" w:rsidR="005E3E3B" w:rsidRPr="005F0658" w:rsidRDefault="005E3E3B" w:rsidP="00B06E2E">
            <w:pPr>
              <w:pStyle w:val="NoSpacing"/>
              <w:jc w:val="right"/>
              <w:rPr>
                <w:b/>
                <w:sz w:val="24"/>
                <w:szCs w:val="24"/>
              </w:rPr>
            </w:pPr>
            <w:r w:rsidRPr="005F0658">
              <w:rPr>
                <w:sz w:val="24"/>
                <w:szCs w:val="24"/>
              </w:rPr>
              <w:t>0.</w:t>
            </w:r>
            <w:r w:rsidR="00B06E2E">
              <w:rPr>
                <w:sz w:val="24"/>
                <w:szCs w:val="24"/>
              </w:rPr>
              <w:t>1827</w:t>
            </w:r>
          </w:p>
        </w:tc>
        <w:tc>
          <w:tcPr>
            <w:tcW w:w="2064" w:type="dxa"/>
            <w:tcBorders>
              <w:top w:val="single" w:sz="18" w:space="0" w:color="auto"/>
              <w:bottom w:val="nil"/>
            </w:tcBorders>
            <w:vAlign w:val="center"/>
          </w:tcPr>
          <w:p w14:paraId="02D8E08B" w14:textId="77777777" w:rsidR="005E3E3B" w:rsidRPr="005F0658" w:rsidRDefault="005E3E3B" w:rsidP="005E3E3B">
            <w:pPr>
              <w:pStyle w:val="NoSpacing"/>
              <w:jc w:val="right"/>
              <w:rPr>
                <w:b/>
                <w:sz w:val="24"/>
                <w:szCs w:val="24"/>
              </w:rPr>
            </w:pPr>
            <w:r w:rsidRPr="005F0658">
              <w:rPr>
                <w:sz w:val="24"/>
                <w:szCs w:val="24"/>
              </w:rPr>
              <w:t>- (1)</w:t>
            </w:r>
          </w:p>
        </w:tc>
      </w:tr>
      <w:tr w:rsidR="005E3E3B" w:rsidRPr="005F0658" w14:paraId="500DD508" w14:textId="77777777" w:rsidTr="005E3E3B">
        <w:trPr>
          <w:trHeight w:val="324"/>
        </w:trPr>
        <w:tc>
          <w:tcPr>
            <w:tcW w:w="1554" w:type="dxa"/>
            <w:vMerge/>
            <w:tcBorders>
              <w:top w:val="nil"/>
              <w:bottom w:val="single" w:sz="4" w:space="0" w:color="auto"/>
            </w:tcBorders>
            <w:vAlign w:val="center"/>
          </w:tcPr>
          <w:p w14:paraId="697F73BA"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598782F5" w14:textId="77777777" w:rsidR="005E3E3B" w:rsidRPr="005F0658" w:rsidRDefault="005E3E3B" w:rsidP="005E3E3B">
            <w:pPr>
              <w:pStyle w:val="NoSpacing"/>
              <w:rPr>
                <w:sz w:val="24"/>
                <w:szCs w:val="24"/>
              </w:rPr>
            </w:pPr>
            <w:r>
              <w:rPr>
                <w:sz w:val="24"/>
                <w:szCs w:val="24"/>
              </w:rPr>
              <w:t>D</w:t>
            </w:r>
            <w:r w:rsidRPr="005F0658">
              <w:rPr>
                <w:sz w:val="24"/>
                <w:szCs w:val="24"/>
              </w:rPr>
              <w:t>enning vs not</w:t>
            </w:r>
          </w:p>
        </w:tc>
        <w:tc>
          <w:tcPr>
            <w:tcW w:w="1181" w:type="dxa"/>
            <w:tcBorders>
              <w:top w:val="nil"/>
              <w:bottom w:val="single" w:sz="4" w:space="0" w:color="auto"/>
            </w:tcBorders>
            <w:vAlign w:val="center"/>
          </w:tcPr>
          <w:p w14:paraId="3EB7C96B" w14:textId="32BF3048" w:rsidR="005E3E3B" w:rsidRPr="005F0658" w:rsidRDefault="005E3E3B" w:rsidP="00B06E2E">
            <w:pPr>
              <w:pStyle w:val="NoSpacing"/>
              <w:jc w:val="right"/>
              <w:rPr>
                <w:sz w:val="24"/>
                <w:szCs w:val="24"/>
              </w:rPr>
            </w:pPr>
            <w:r>
              <w:rPr>
                <w:sz w:val="24"/>
                <w:szCs w:val="24"/>
              </w:rPr>
              <w:t>-0.</w:t>
            </w:r>
            <w:r w:rsidR="00B06E2E">
              <w:rPr>
                <w:sz w:val="24"/>
                <w:szCs w:val="24"/>
              </w:rPr>
              <w:t>0356</w:t>
            </w:r>
          </w:p>
        </w:tc>
        <w:tc>
          <w:tcPr>
            <w:tcW w:w="1402" w:type="dxa"/>
            <w:tcBorders>
              <w:top w:val="nil"/>
              <w:bottom w:val="single" w:sz="4" w:space="0" w:color="auto"/>
            </w:tcBorders>
            <w:vAlign w:val="center"/>
          </w:tcPr>
          <w:p w14:paraId="2BB6F499" w14:textId="1B9E38B6" w:rsidR="005E3E3B" w:rsidRPr="005F0658" w:rsidRDefault="005E3E3B" w:rsidP="00B06E2E">
            <w:pPr>
              <w:pStyle w:val="NoSpacing"/>
              <w:jc w:val="right"/>
              <w:rPr>
                <w:sz w:val="24"/>
                <w:szCs w:val="24"/>
              </w:rPr>
            </w:pPr>
            <w:r w:rsidRPr="005F0658">
              <w:rPr>
                <w:sz w:val="24"/>
                <w:szCs w:val="24"/>
              </w:rPr>
              <w:t>-0.</w:t>
            </w:r>
            <w:r w:rsidR="00B06E2E">
              <w:rPr>
                <w:sz w:val="24"/>
                <w:szCs w:val="24"/>
              </w:rPr>
              <w:t>0465</w:t>
            </w:r>
          </w:p>
        </w:tc>
        <w:tc>
          <w:tcPr>
            <w:tcW w:w="1264" w:type="dxa"/>
            <w:tcBorders>
              <w:top w:val="nil"/>
              <w:bottom w:val="single" w:sz="4" w:space="0" w:color="auto"/>
            </w:tcBorders>
            <w:vAlign w:val="center"/>
          </w:tcPr>
          <w:p w14:paraId="24D26C8C" w14:textId="4B481D5F" w:rsidR="005E3E3B" w:rsidRPr="005F0658" w:rsidRDefault="005E3E3B" w:rsidP="00B06E2E">
            <w:pPr>
              <w:pStyle w:val="NoSpacing"/>
              <w:jc w:val="right"/>
              <w:rPr>
                <w:sz w:val="24"/>
                <w:szCs w:val="24"/>
              </w:rPr>
            </w:pPr>
            <w:r w:rsidRPr="005F0658">
              <w:rPr>
                <w:sz w:val="24"/>
                <w:szCs w:val="24"/>
              </w:rPr>
              <w:t>-0.</w:t>
            </w:r>
            <w:r w:rsidR="00B06E2E">
              <w:rPr>
                <w:sz w:val="24"/>
                <w:szCs w:val="24"/>
              </w:rPr>
              <w:t>0247</w:t>
            </w:r>
          </w:p>
        </w:tc>
        <w:tc>
          <w:tcPr>
            <w:tcW w:w="2064" w:type="dxa"/>
            <w:tcBorders>
              <w:top w:val="nil"/>
              <w:bottom w:val="single" w:sz="4" w:space="0" w:color="auto"/>
            </w:tcBorders>
            <w:vAlign w:val="center"/>
          </w:tcPr>
          <w:p w14:paraId="379AFDF8" w14:textId="77777777" w:rsidR="005E3E3B" w:rsidRPr="005F0658" w:rsidRDefault="005E3E3B" w:rsidP="005E3E3B">
            <w:pPr>
              <w:pStyle w:val="NoSpacing"/>
              <w:jc w:val="right"/>
              <w:rPr>
                <w:sz w:val="24"/>
                <w:szCs w:val="24"/>
              </w:rPr>
            </w:pPr>
            <w:r w:rsidRPr="005F0658">
              <w:rPr>
                <w:sz w:val="24"/>
                <w:szCs w:val="24"/>
              </w:rPr>
              <w:t>1.00 (1)</w:t>
            </w:r>
          </w:p>
        </w:tc>
      </w:tr>
      <w:tr w:rsidR="00B06E2E" w:rsidRPr="005F0658" w14:paraId="21F94E8D" w14:textId="77777777" w:rsidTr="005E3E3B">
        <w:trPr>
          <w:trHeight w:val="324"/>
        </w:trPr>
        <w:tc>
          <w:tcPr>
            <w:tcW w:w="1554" w:type="dxa"/>
            <w:vMerge w:val="restart"/>
            <w:tcBorders>
              <w:top w:val="single" w:sz="4" w:space="0" w:color="auto"/>
            </w:tcBorders>
            <w:vAlign w:val="center"/>
          </w:tcPr>
          <w:p w14:paraId="3DB267C0" w14:textId="77777777" w:rsidR="00B06E2E" w:rsidRPr="005F0658" w:rsidRDefault="00B06E2E" w:rsidP="00B06E2E">
            <w:pPr>
              <w:pStyle w:val="NoSpacing"/>
              <w:rPr>
                <w:sz w:val="24"/>
                <w:szCs w:val="24"/>
              </w:rPr>
            </w:pPr>
            <w:r w:rsidRPr="005F0658">
              <w:rPr>
                <w:sz w:val="24"/>
                <w:szCs w:val="24"/>
              </w:rPr>
              <w:t>wild dog - night</w:t>
            </w:r>
          </w:p>
        </w:tc>
        <w:tc>
          <w:tcPr>
            <w:tcW w:w="1891" w:type="dxa"/>
            <w:tcBorders>
              <w:top w:val="single" w:sz="4" w:space="0" w:color="auto"/>
            </w:tcBorders>
            <w:vAlign w:val="center"/>
          </w:tcPr>
          <w:p w14:paraId="00431469" w14:textId="77777777" w:rsidR="00B06E2E" w:rsidRPr="005F0658" w:rsidRDefault="00B06E2E" w:rsidP="00B06E2E">
            <w:pPr>
              <w:pStyle w:val="NoSpacing"/>
              <w:rPr>
                <w:b/>
                <w:sz w:val="24"/>
                <w:szCs w:val="24"/>
              </w:rPr>
            </w:pPr>
            <w:r w:rsidRPr="005F0658">
              <w:rPr>
                <w:sz w:val="24"/>
                <w:szCs w:val="24"/>
              </w:rPr>
              <w:t>Intercept</w:t>
            </w:r>
          </w:p>
        </w:tc>
        <w:tc>
          <w:tcPr>
            <w:tcW w:w="1181" w:type="dxa"/>
            <w:tcBorders>
              <w:top w:val="single" w:sz="4" w:space="0" w:color="auto"/>
            </w:tcBorders>
            <w:vAlign w:val="center"/>
          </w:tcPr>
          <w:p w14:paraId="2872A396" w14:textId="23F0FF6E" w:rsidR="00B06E2E" w:rsidRPr="005F0658" w:rsidRDefault="00B06E2E" w:rsidP="00B06E2E">
            <w:pPr>
              <w:pStyle w:val="NoSpacing"/>
              <w:jc w:val="right"/>
              <w:rPr>
                <w:b/>
                <w:sz w:val="24"/>
                <w:szCs w:val="24"/>
              </w:rPr>
            </w:pPr>
            <w:r>
              <w:rPr>
                <w:sz w:val="24"/>
                <w:szCs w:val="24"/>
              </w:rPr>
              <w:t>0.1480</w:t>
            </w:r>
          </w:p>
        </w:tc>
        <w:tc>
          <w:tcPr>
            <w:tcW w:w="1402" w:type="dxa"/>
            <w:tcBorders>
              <w:top w:val="single" w:sz="4" w:space="0" w:color="auto"/>
            </w:tcBorders>
            <w:vAlign w:val="center"/>
          </w:tcPr>
          <w:p w14:paraId="50FA881C" w14:textId="32B65B9F" w:rsidR="00B06E2E" w:rsidRPr="005F0658" w:rsidRDefault="00B06E2E" w:rsidP="00B06E2E">
            <w:pPr>
              <w:pStyle w:val="NoSpacing"/>
              <w:jc w:val="right"/>
              <w:rPr>
                <w:b/>
                <w:sz w:val="24"/>
                <w:szCs w:val="24"/>
              </w:rPr>
            </w:pPr>
            <w:r w:rsidRPr="005F0658">
              <w:rPr>
                <w:sz w:val="24"/>
                <w:szCs w:val="24"/>
              </w:rPr>
              <w:t>0.1</w:t>
            </w:r>
            <w:r>
              <w:rPr>
                <w:sz w:val="24"/>
                <w:szCs w:val="24"/>
              </w:rPr>
              <w:t>216</w:t>
            </w:r>
          </w:p>
        </w:tc>
        <w:tc>
          <w:tcPr>
            <w:tcW w:w="1264" w:type="dxa"/>
            <w:tcBorders>
              <w:top w:val="single" w:sz="4" w:space="0" w:color="auto"/>
            </w:tcBorders>
            <w:vAlign w:val="center"/>
          </w:tcPr>
          <w:p w14:paraId="36448180" w14:textId="41616788" w:rsidR="00B06E2E" w:rsidRPr="005F0658" w:rsidRDefault="00B06E2E" w:rsidP="00B06E2E">
            <w:pPr>
              <w:pStyle w:val="NoSpacing"/>
              <w:jc w:val="right"/>
              <w:rPr>
                <w:b/>
                <w:sz w:val="24"/>
                <w:szCs w:val="24"/>
              </w:rPr>
            </w:pPr>
            <w:r w:rsidRPr="005F0658">
              <w:rPr>
                <w:sz w:val="24"/>
                <w:szCs w:val="24"/>
              </w:rPr>
              <w:t>0.</w:t>
            </w:r>
            <w:r>
              <w:rPr>
                <w:sz w:val="24"/>
                <w:szCs w:val="24"/>
              </w:rPr>
              <w:t>1745</w:t>
            </w:r>
          </w:p>
        </w:tc>
        <w:tc>
          <w:tcPr>
            <w:tcW w:w="2064" w:type="dxa"/>
            <w:tcBorders>
              <w:top w:val="single" w:sz="4" w:space="0" w:color="auto"/>
            </w:tcBorders>
            <w:vAlign w:val="center"/>
          </w:tcPr>
          <w:p w14:paraId="7D28D17B" w14:textId="77777777" w:rsidR="00B06E2E" w:rsidRPr="005F0658" w:rsidRDefault="00B06E2E" w:rsidP="00B06E2E">
            <w:pPr>
              <w:pStyle w:val="NoSpacing"/>
              <w:jc w:val="right"/>
              <w:rPr>
                <w:b/>
                <w:sz w:val="24"/>
                <w:szCs w:val="24"/>
              </w:rPr>
            </w:pPr>
            <w:r w:rsidRPr="005F0658">
              <w:rPr>
                <w:sz w:val="24"/>
                <w:szCs w:val="24"/>
              </w:rPr>
              <w:t>- (1)</w:t>
            </w:r>
          </w:p>
        </w:tc>
      </w:tr>
      <w:tr w:rsidR="00B06E2E" w:rsidRPr="005F0658" w14:paraId="30BA9813" w14:textId="77777777" w:rsidTr="005E3E3B">
        <w:trPr>
          <w:trHeight w:val="324"/>
        </w:trPr>
        <w:tc>
          <w:tcPr>
            <w:tcW w:w="1554" w:type="dxa"/>
            <w:vMerge/>
            <w:vAlign w:val="center"/>
          </w:tcPr>
          <w:p w14:paraId="74473C3B" w14:textId="77777777" w:rsidR="00B06E2E" w:rsidRPr="005F0658" w:rsidRDefault="00B06E2E" w:rsidP="00B06E2E">
            <w:pPr>
              <w:pStyle w:val="NoSpacing"/>
              <w:rPr>
                <w:sz w:val="24"/>
                <w:szCs w:val="24"/>
              </w:rPr>
            </w:pPr>
          </w:p>
        </w:tc>
        <w:tc>
          <w:tcPr>
            <w:tcW w:w="1891" w:type="dxa"/>
            <w:vAlign w:val="center"/>
          </w:tcPr>
          <w:p w14:paraId="6BDE886F" w14:textId="77777777" w:rsidR="00B06E2E" w:rsidRPr="005F0658" w:rsidRDefault="00B06E2E" w:rsidP="00B06E2E">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81" w:type="dxa"/>
            <w:vAlign w:val="center"/>
          </w:tcPr>
          <w:p w14:paraId="532504D5" w14:textId="6630EAC4" w:rsidR="00B06E2E" w:rsidRPr="005F0658" w:rsidRDefault="00B06E2E" w:rsidP="00B06E2E">
            <w:pPr>
              <w:pStyle w:val="NoSpacing"/>
              <w:jc w:val="right"/>
              <w:rPr>
                <w:sz w:val="24"/>
                <w:szCs w:val="24"/>
              </w:rPr>
            </w:pPr>
            <w:r>
              <w:rPr>
                <w:sz w:val="24"/>
                <w:szCs w:val="24"/>
              </w:rPr>
              <w:t>-0.1205</w:t>
            </w:r>
          </w:p>
        </w:tc>
        <w:tc>
          <w:tcPr>
            <w:tcW w:w="1402" w:type="dxa"/>
            <w:vAlign w:val="center"/>
          </w:tcPr>
          <w:p w14:paraId="4E37389E" w14:textId="2E60B705" w:rsidR="00B06E2E" w:rsidRPr="005F0658" w:rsidRDefault="00B06E2E" w:rsidP="00B06E2E">
            <w:pPr>
              <w:pStyle w:val="NoSpacing"/>
              <w:jc w:val="right"/>
              <w:rPr>
                <w:sz w:val="24"/>
                <w:szCs w:val="24"/>
              </w:rPr>
            </w:pPr>
            <w:r w:rsidRPr="005F0658">
              <w:rPr>
                <w:sz w:val="24"/>
                <w:szCs w:val="24"/>
              </w:rPr>
              <w:t>-0.</w:t>
            </w:r>
            <w:r>
              <w:rPr>
                <w:sz w:val="24"/>
                <w:szCs w:val="24"/>
              </w:rPr>
              <w:t>1481</w:t>
            </w:r>
          </w:p>
        </w:tc>
        <w:tc>
          <w:tcPr>
            <w:tcW w:w="1264" w:type="dxa"/>
            <w:vAlign w:val="center"/>
          </w:tcPr>
          <w:p w14:paraId="3783EC0D" w14:textId="4DCBC338" w:rsidR="00B06E2E" w:rsidRPr="005F0658" w:rsidRDefault="00B06E2E" w:rsidP="00B06E2E">
            <w:pPr>
              <w:pStyle w:val="NoSpacing"/>
              <w:jc w:val="right"/>
              <w:rPr>
                <w:sz w:val="24"/>
                <w:szCs w:val="24"/>
              </w:rPr>
            </w:pPr>
            <w:r w:rsidRPr="005F0658">
              <w:rPr>
                <w:sz w:val="24"/>
                <w:szCs w:val="24"/>
              </w:rPr>
              <w:t>-0.</w:t>
            </w:r>
            <w:r>
              <w:rPr>
                <w:sz w:val="24"/>
                <w:szCs w:val="24"/>
              </w:rPr>
              <w:t>0993</w:t>
            </w:r>
          </w:p>
        </w:tc>
        <w:tc>
          <w:tcPr>
            <w:tcW w:w="2064" w:type="dxa"/>
            <w:vAlign w:val="center"/>
          </w:tcPr>
          <w:p w14:paraId="5B0382B7" w14:textId="77777777" w:rsidR="00B06E2E" w:rsidRPr="005F0658" w:rsidRDefault="00B06E2E" w:rsidP="00B06E2E">
            <w:pPr>
              <w:pStyle w:val="NoSpacing"/>
              <w:jc w:val="right"/>
              <w:rPr>
                <w:sz w:val="24"/>
                <w:szCs w:val="24"/>
              </w:rPr>
            </w:pPr>
            <w:r w:rsidRPr="005F0658">
              <w:rPr>
                <w:sz w:val="24"/>
                <w:szCs w:val="24"/>
              </w:rPr>
              <w:t>1.00 (1)</w:t>
            </w:r>
          </w:p>
        </w:tc>
      </w:tr>
    </w:tbl>
    <w:p w14:paraId="66B728FA" w14:textId="2175E5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r w:rsidR="000B7784">
        <w:rPr>
          <w:sz w:val="24"/>
          <w:szCs w:val="24"/>
        </w:rPr>
        <w:t>s</w:t>
      </w:r>
      <w:proofErr w:type="spellEnd"/>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A4FAE62"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46CAA">
        <w:rPr>
          <w:sz w:val="24"/>
          <w:szCs w:val="24"/>
        </w:rPr>
        <w:t>ΔAICc</w:t>
      </w:r>
      <w:proofErr w:type="spellEnd"/>
      <w:r w:rsidRPr="00546CAA">
        <w:rPr>
          <w:sz w:val="24"/>
          <w:szCs w:val="24"/>
        </w:rPr>
        <w:t>&lt;</w:t>
      </w:r>
      <w:r w:rsidR="00546CAA">
        <w:rPr>
          <w:sz w:val="24"/>
          <w:szCs w:val="24"/>
        </w:rPr>
        <w:t>2</w:t>
      </w:r>
      <w:r w:rsidRPr="005F0658">
        <w:rPr>
          <w:sz w:val="24"/>
          <w:szCs w:val="24"/>
        </w:rPr>
        <w:t xml:space="preserve">) for African wild dog consumption of impala. The relative importance of each variable is shown along with the number of models in the top model set in which it was included (n). </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663E448A" w:rsidR="00187264" w:rsidRPr="005F0658" w:rsidRDefault="00187264" w:rsidP="00D27560">
            <w:pPr>
              <w:pStyle w:val="NoSpacing"/>
              <w:rPr>
                <w:sz w:val="24"/>
                <w:szCs w:val="24"/>
              </w:rPr>
            </w:pPr>
            <w:r w:rsidRPr="005F0658">
              <w:rPr>
                <w:sz w:val="24"/>
                <w:szCs w:val="24"/>
              </w:rPr>
              <w:t>0.</w:t>
            </w:r>
            <w:r w:rsidR="00D27560">
              <w:rPr>
                <w:sz w:val="24"/>
                <w:szCs w:val="24"/>
              </w:rPr>
              <w:t>355</w:t>
            </w:r>
          </w:p>
        </w:tc>
        <w:tc>
          <w:tcPr>
            <w:tcW w:w="1116" w:type="dxa"/>
            <w:tcBorders>
              <w:top w:val="single" w:sz="18" w:space="0" w:color="auto"/>
              <w:left w:val="nil"/>
              <w:bottom w:val="nil"/>
              <w:right w:val="nil"/>
            </w:tcBorders>
            <w:vAlign w:val="center"/>
            <w:hideMark/>
          </w:tcPr>
          <w:p w14:paraId="641B0A6B" w14:textId="0229BE32" w:rsidR="00187264" w:rsidRPr="005F0658" w:rsidRDefault="00187264" w:rsidP="00D27560">
            <w:pPr>
              <w:pStyle w:val="NoSpacing"/>
              <w:rPr>
                <w:sz w:val="24"/>
                <w:szCs w:val="24"/>
              </w:rPr>
            </w:pPr>
            <w:r w:rsidRPr="005F0658">
              <w:rPr>
                <w:sz w:val="24"/>
                <w:szCs w:val="24"/>
              </w:rPr>
              <w:t>0.</w:t>
            </w:r>
            <w:r w:rsidR="00D27560">
              <w:rPr>
                <w:sz w:val="24"/>
                <w:szCs w:val="24"/>
              </w:rPr>
              <w:t>181</w:t>
            </w:r>
          </w:p>
        </w:tc>
        <w:tc>
          <w:tcPr>
            <w:tcW w:w="1134" w:type="dxa"/>
            <w:tcBorders>
              <w:top w:val="single" w:sz="18" w:space="0" w:color="auto"/>
              <w:left w:val="nil"/>
              <w:bottom w:val="nil"/>
              <w:right w:val="nil"/>
            </w:tcBorders>
            <w:vAlign w:val="center"/>
            <w:hideMark/>
          </w:tcPr>
          <w:p w14:paraId="7C6B8BAD" w14:textId="2A5FF923" w:rsidR="00187264" w:rsidRPr="005F0658" w:rsidRDefault="00D27560" w:rsidP="00D27560">
            <w:pPr>
              <w:pStyle w:val="NoSpacing"/>
              <w:rPr>
                <w:sz w:val="24"/>
                <w:szCs w:val="24"/>
              </w:rPr>
            </w:pPr>
            <w:r>
              <w:rPr>
                <w:sz w:val="24"/>
                <w:szCs w:val="24"/>
              </w:rPr>
              <w:t>0.530</w:t>
            </w:r>
          </w:p>
        </w:tc>
        <w:tc>
          <w:tcPr>
            <w:tcW w:w="1984" w:type="dxa"/>
            <w:tcBorders>
              <w:top w:val="single" w:sz="18" w:space="0" w:color="auto"/>
              <w:left w:val="nil"/>
              <w:bottom w:val="nil"/>
              <w:right w:val="nil"/>
            </w:tcBorders>
            <w:vAlign w:val="center"/>
            <w:hideMark/>
          </w:tcPr>
          <w:p w14:paraId="44DA5FC3" w14:textId="4BB1EDD5" w:rsidR="00187264" w:rsidRPr="005F0658" w:rsidRDefault="00187264" w:rsidP="00D27560">
            <w:pPr>
              <w:pStyle w:val="NoSpacing"/>
              <w:rPr>
                <w:sz w:val="24"/>
                <w:szCs w:val="24"/>
              </w:rPr>
            </w:pPr>
            <w:r w:rsidRPr="005F0658">
              <w:rPr>
                <w:sz w:val="24"/>
                <w:szCs w:val="24"/>
              </w:rPr>
              <w:t>— (</w:t>
            </w:r>
            <w:r w:rsidR="00D27560">
              <w:rPr>
                <w:sz w:val="24"/>
                <w:szCs w:val="24"/>
              </w:rPr>
              <w:t>1</w:t>
            </w:r>
            <w:r w:rsidRPr="005F0658">
              <w:rPr>
                <w:sz w:val="24"/>
                <w:szCs w:val="24"/>
              </w:rPr>
              <w:t>)</w:t>
            </w:r>
          </w:p>
        </w:tc>
      </w:tr>
      <w:tr w:rsidR="00187264" w:rsidRPr="005F0658" w14:paraId="67BD063C" w14:textId="77777777" w:rsidTr="00D27560">
        <w:trPr>
          <w:trHeight w:val="324"/>
        </w:trPr>
        <w:tc>
          <w:tcPr>
            <w:tcW w:w="3794" w:type="dxa"/>
            <w:tcBorders>
              <w:bottom w:val="single" w:sz="18" w:space="0" w:color="auto"/>
            </w:tcBorders>
            <w:vAlign w:val="center"/>
            <w:hideMark/>
          </w:tcPr>
          <w:p w14:paraId="60B305E2" w14:textId="6270A150" w:rsidR="00187264" w:rsidRPr="005F0658" w:rsidRDefault="00D957C1" w:rsidP="00174B22">
            <w:pPr>
              <w:pStyle w:val="NoSpacing"/>
              <w:rPr>
                <w:sz w:val="24"/>
                <w:szCs w:val="24"/>
              </w:rPr>
            </w:pPr>
            <w:r>
              <w:rPr>
                <w:sz w:val="24"/>
                <w:szCs w:val="24"/>
              </w:rPr>
              <w:t>Daily maximum temperature</w:t>
            </w:r>
          </w:p>
        </w:tc>
        <w:tc>
          <w:tcPr>
            <w:tcW w:w="1186" w:type="dxa"/>
            <w:tcBorders>
              <w:bottom w:val="single" w:sz="18" w:space="0" w:color="auto"/>
            </w:tcBorders>
            <w:vAlign w:val="center"/>
            <w:hideMark/>
          </w:tcPr>
          <w:p w14:paraId="4EF5887E" w14:textId="152018E7" w:rsidR="00187264" w:rsidRPr="005F0658" w:rsidRDefault="00187264" w:rsidP="00D27560">
            <w:pPr>
              <w:pStyle w:val="NoSpacing"/>
              <w:rPr>
                <w:sz w:val="24"/>
                <w:szCs w:val="24"/>
              </w:rPr>
            </w:pPr>
            <w:r w:rsidRPr="005F0658">
              <w:rPr>
                <w:sz w:val="24"/>
                <w:szCs w:val="24"/>
              </w:rPr>
              <w:t>-0.0</w:t>
            </w:r>
            <w:r w:rsidR="00D27560">
              <w:rPr>
                <w:sz w:val="24"/>
                <w:szCs w:val="24"/>
              </w:rPr>
              <w:t>07</w:t>
            </w:r>
          </w:p>
        </w:tc>
        <w:tc>
          <w:tcPr>
            <w:tcW w:w="1116" w:type="dxa"/>
            <w:tcBorders>
              <w:bottom w:val="single" w:sz="18" w:space="0" w:color="auto"/>
            </w:tcBorders>
            <w:vAlign w:val="center"/>
            <w:hideMark/>
          </w:tcPr>
          <w:p w14:paraId="3C821800" w14:textId="44AF48EA" w:rsidR="00187264" w:rsidRPr="005F0658" w:rsidRDefault="00187264" w:rsidP="00D27560">
            <w:pPr>
              <w:pStyle w:val="NoSpacing"/>
              <w:rPr>
                <w:sz w:val="24"/>
                <w:szCs w:val="24"/>
              </w:rPr>
            </w:pPr>
            <w:r w:rsidRPr="005F0658">
              <w:rPr>
                <w:sz w:val="24"/>
                <w:szCs w:val="24"/>
              </w:rPr>
              <w:t>-0.0</w:t>
            </w:r>
            <w:r w:rsidR="00D27560">
              <w:rPr>
                <w:sz w:val="24"/>
                <w:szCs w:val="24"/>
              </w:rPr>
              <w:t>13</w:t>
            </w:r>
          </w:p>
        </w:tc>
        <w:tc>
          <w:tcPr>
            <w:tcW w:w="1134" w:type="dxa"/>
            <w:tcBorders>
              <w:bottom w:val="single" w:sz="18" w:space="0" w:color="auto"/>
            </w:tcBorders>
            <w:vAlign w:val="center"/>
            <w:hideMark/>
          </w:tcPr>
          <w:p w14:paraId="65DF83C0" w14:textId="07D02C82" w:rsidR="00187264" w:rsidRPr="005F0658" w:rsidRDefault="00187264" w:rsidP="00D27560">
            <w:pPr>
              <w:pStyle w:val="NoSpacing"/>
              <w:rPr>
                <w:sz w:val="24"/>
                <w:szCs w:val="24"/>
              </w:rPr>
            </w:pPr>
            <w:r w:rsidRPr="005F0658">
              <w:rPr>
                <w:sz w:val="24"/>
                <w:szCs w:val="24"/>
              </w:rPr>
              <w:t>-0.0</w:t>
            </w:r>
            <w:r w:rsidR="00D27560">
              <w:rPr>
                <w:sz w:val="24"/>
                <w:szCs w:val="24"/>
              </w:rPr>
              <w:t>01</w:t>
            </w:r>
          </w:p>
        </w:tc>
        <w:tc>
          <w:tcPr>
            <w:tcW w:w="1984" w:type="dxa"/>
            <w:tcBorders>
              <w:bottom w:val="single" w:sz="18" w:space="0" w:color="auto"/>
            </w:tcBorders>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bl>
    <w:p w14:paraId="2F676C66" w14:textId="2490FE8B" w:rsidR="00187264" w:rsidRDefault="00187264" w:rsidP="007C2A70"/>
    <w:p w14:paraId="2577129A" w14:textId="5CB17C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79EA6B77" w:rsidR="009779B9" w:rsidRPr="00D608CE" w:rsidRDefault="009779B9" w:rsidP="00C36060">
      <w:pPr>
        <w:spacing w:line="240" w:lineRule="auto"/>
      </w:pPr>
      <w:r>
        <w:rPr>
          <w:noProof/>
          <w:lang w:eastAsia="en-GB"/>
        </w:rPr>
        <w:lastRenderedPageBreak/>
        <w:drawing>
          <wp:anchor distT="0" distB="0" distL="114300" distR="114300" simplePos="0" relativeHeight="251660288" behindDoc="0" locked="0" layoutInCell="1" allowOverlap="1" wp14:anchorId="090485BE" wp14:editId="29494912">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46DEC937" w:rsidR="003F0A45" w:rsidRDefault="00BD3624" w:rsidP="00BD3624">
      <w:r>
        <w:rPr>
          <w:b/>
          <w:bCs/>
        </w:rPr>
        <w:lastRenderedPageBreak/>
        <w:t xml:space="preserve">Figure 3 </w:t>
      </w:r>
      <w:r>
        <w:t xml:space="preserve">Diel </w:t>
      </w:r>
      <w:proofErr w:type="gramStart"/>
      <w:r>
        <w:t>variation</w:t>
      </w:r>
      <w:proofErr w:type="gramEnd"/>
      <w:r>
        <w:t xml:space="preserve"> in </w:t>
      </w:r>
      <w:r w:rsidRPr="007C64D0">
        <w:t xml:space="preserve">woody cover use by impala, </w:t>
      </w:r>
      <w:proofErr w:type="spellStart"/>
      <w:r w:rsidRPr="007C64D0">
        <w:t>dikdik</w:t>
      </w:r>
      <w:r>
        <w:t>s</w:t>
      </w:r>
      <w:proofErr w:type="spellEnd"/>
      <w:r w:rsidRPr="007C64D0">
        <w:t xml:space="preserve"> and </w:t>
      </w:r>
      <w:proofErr w:type="spellStart"/>
      <w:r w:rsidR="001635E9">
        <w:t>African</w:t>
      </w:r>
      <w:r w:rsidRPr="007C64D0">
        <w:t>wild</w:t>
      </w:r>
      <w:proofErr w:type="spellEnd"/>
      <w:r w:rsidRPr="007C64D0">
        <w:t xml:space="preserve"> dogs across time periods. </w:t>
      </w:r>
    </w:p>
    <w:p w14:paraId="778E7E5E" w14:textId="6BDA18EC" w:rsidR="00BD3624" w:rsidRDefault="001635E9" w:rsidP="00BD3624">
      <w:r>
        <w:rPr>
          <w:b/>
          <w:bCs/>
          <w:noProof/>
          <w:lang w:eastAsia="en-GB"/>
        </w:rPr>
        <mc:AlternateContent>
          <mc:Choice Requires="wpg">
            <w:drawing>
              <wp:anchor distT="0" distB="0" distL="114300" distR="114300" simplePos="0" relativeHeight="251666432" behindDoc="0" locked="0" layoutInCell="1" allowOverlap="1" wp14:anchorId="293BE470" wp14:editId="28FB13B1">
                <wp:simplePos x="0" y="0"/>
                <wp:positionH relativeFrom="column">
                  <wp:posOffset>400050</wp:posOffset>
                </wp:positionH>
                <wp:positionV relativeFrom="paragraph">
                  <wp:posOffset>132080</wp:posOffset>
                </wp:positionV>
                <wp:extent cx="4210050" cy="2324100"/>
                <wp:effectExtent l="0" t="0" r="0" b="0"/>
                <wp:wrapTight wrapText="bothSides">
                  <wp:wrapPolygon edited="0">
                    <wp:start x="0" y="0"/>
                    <wp:lineTo x="0" y="19298"/>
                    <wp:lineTo x="293" y="21423"/>
                    <wp:lineTo x="21502" y="21423"/>
                    <wp:lineTo x="21502" y="18590"/>
                    <wp:lineTo x="21209" y="0"/>
                    <wp:lineTo x="0" y="0"/>
                  </wp:wrapPolygon>
                </wp:wrapTight>
                <wp:docPr id="9" name="Group 9"/>
                <wp:cNvGraphicFramePr/>
                <a:graphic xmlns:a="http://schemas.openxmlformats.org/drawingml/2006/main">
                  <a:graphicData uri="http://schemas.microsoft.com/office/word/2010/wordprocessingGroup">
                    <wpg:wgp>
                      <wpg:cNvGrpSpPr/>
                      <wpg:grpSpPr>
                        <a:xfrm>
                          <a:off x="0" y="0"/>
                          <a:ext cx="4210050" cy="2324100"/>
                          <a:chOff x="0" y="0"/>
                          <a:chExt cx="4210050" cy="2324100"/>
                        </a:xfrm>
                      </wpg:grpSpPr>
                      <pic:pic xmlns:pic="http://schemas.openxmlformats.org/drawingml/2006/picture">
                        <pic:nvPicPr>
                          <pic:cNvPr id="14" name="Picture 14"/>
                          <pic:cNvPicPr>
                            <a:picLocks noChangeAspect="1"/>
                          </pic:cNvPicPr>
                        </pic:nvPicPr>
                        <pic:blipFill rotWithShape="1">
                          <a:blip r:embed="rId22" cstate="print">
                            <a:extLst>
                              <a:ext uri="{28A0092B-C50C-407E-A947-70E740481C1C}">
                                <a14:useLocalDpi xmlns:a14="http://schemas.microsoft.com/office/drawing/2010/main" val="0"/>
                              </a:ext>
                            </a:extLst>
                          </a:blip>
                          <a:srcRect b="67708"/>
                          <a:stretch/>
                        </pic:blipFill>
                        <pic:spPr bwMode="auto">
                          <a:xfrm>
                            <a:off x="0" y="0"/>
                            <a:ext cx="4114800"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2"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9" o:spid="_x0000_s1026" style="position:absolute;margin-left:31.5pt;margin-top:10.4pt;width:331.5pt;height:183pt;z-index:251666432" coordsize="42100,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1148;height:20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A4H/BAAAA2wAAAA8AAABkcnMvZG93bnJldi54bWxET01rAjEQvRf6H8IUvNVsRUvZGkUKgh4K&#10;rQrtcdiMm+hmsmxGd/33TaHQ2zze58yXQ2jUlbrkIxt4GhegiKtoPdcGDvv14wuoJMgWm8hk4EYJ&#10;lov7uzmWNvb8Sded1CqHcCrRgBNpS61T5ShgGseWOHPH2AWUDLta2w77HB4aPSmKZx3Qc25w2NKb&#10;o+q8uwQDX6vbR8X9Ubb11Dend5l9Oz8zZvQwrF5BCQ3yL/5zb2yeP4XfX/IBev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GA4H/BAAAA2wAAAA8AAAAAAAAAAAAAAAAAnwIA&#10;AGRycy9kb3ducmV2LnhtbFBLBQYAAAAABAAEAPcAAACNAwAAAAA=&#10;">
                  <v:imagedata r:id="rId23" o:title="" cropbottom="44373f"/>
                  <v:path arrowok="t"/>
                </v:shape>
                <v:shape id="Picture 7" o:spid="_x0000_s1028" type="#_x0000_t75" style="position:absolute;left:952;top:20002;width:41148;height:3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ArCTBAAAA2gAAAA8AAABkcnMvZG93bnJldi54bWxEj1FrwkAQhN8L/Q/HFnyrFwWNpJ4iLaL4&#10;Umr7A5bcNgnm9sLdxsR/7wmFPg4z8w2z3o6uVVcKsfFsYDbNQBGX3jZcGfj53r+uQEVBtth6JgM3&#10;irDdPD+tsbB+4C+6nqVSCcKxQAO1SFdoHcuaHMap74iT9+uDQ0kyVNoGHBLctXqeZUvtsOG0UGNH&#10;7zWVl3PvDKw+j32fj4fc72yQ4faxEHdaGDN5GXdvoIRG+Q//tY/WQA6PK+kG6M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CArCTBAAAA2gAAAA8AAAAAAAAAAAAAAAAAnwIA&#10;AGRycy9kb3ducmV2LnhtbFBLBQYAAAAABAAEAPcAAACNAwAAAAA=&#10;">
                  <v:imagedata r:id="rId23" o:title="" croptop="62220f"/>
                  <v:path arrowok="t"/>
                </v:shape>
                <w10:wrap type="tight"/>
              </v:group>
            </w:pict>
          </mc:Fallback>
        </mc:AlternateContent>
      </w:r>
      <w:r w:rsidR="00BD3624">
        <w:br w:type="page"/>
      </w:r>
    </w:p>
    <w:p w14:paraId="4B5B5686" w14:textId="1AF9E70E"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eastAsia="en-GB"/>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4">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w:t>
      </w:r>
      <w:r>
        <w:t>°</w:t>
      </w:r>
      <w:r w:rsidRPr="007C64D0">
        <w:t>C). Points represent the means</w:t>
      </w:r>
      <w:r>
        <w:t xml:space="preserve"> for each 1°C </w:t>
      </w:r>
      <w:proofErr w:type="gramStart"/>
      <w:r>
        <w:t>interval</w:t>
      </w:r>
      <w:r w:rsidRPr="007C64D0">
        <w:t>,</w:t>
      </w:r>
      <w:proofErr w:type="gramEnd"/>
      <w:r>
        <w:t xml:space="preserve"> </w:t>
      </w:r>
      <w:r w:rsidR="00F64B36">
        <w:t xml:space="preserve">vertical </w:t>
      </w:r>
      <w:r>
        <w:t>bars indicate the standard error</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EF3BC5" w:rsidRPr="00FE2BE1" w:rsidRDefault="00EF3BC5"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EF3BC5" w:rsidRPr="00FE2BE1" w:rsidRDefault="00EF3BC5"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7"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8"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EF3BC5" w:rsidRPr="00FE2BE1" w:rsidRDefault="00EF3BC5"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EF3BC5" w:rsidRPr="00FE2BE1" w:rsidRDefault="00EF3BC5" w:rsidP="007C2A70">
                        <w:r>
                          <w:t>B</w:t>
                        </w:r>
                      </w:p>
                    </w:txbxContent>
                  </v:textbox>
                </v:shape>
              </v:group>
            </w:pict>
          </mc:Fallback>
        </mc:AlternateContent>
      </w:r>
      <w:r w:rsidR="0037275E">
        <w:rPr>
          <w:b/>
          <w:bCs/>
        </w:rPr>
        <w:t>Figure</w:t>
      </w:r>
      <w:r w:rsidR="00FE2BE1">
        <w:rPr>
          <w:b/>
          <w:bCs/>
        </w:rPr>
        <w:t xml:space="preserv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EF3BC5" w:rsidRPr="00FE2BE1" w:rsidRDefault="00EF3BC5"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EF3BC5" w:rsidRPr="00FE2BE1" w:rsidRDefault="00EF3BC5" w:rsidP="007C2A70">
                      <w:r w:rsidRPr="00FE2BE1">
                        <w:t>Time</w:t>
                      </w:r>
                    </w:p>
                  </w:txbxContent>
                </v:textbox>
              </v:shape>
            </w:pict>
          </mc:Fallback>
        </mc:AlternateContent>
      </w:r>
      <w:r w:rsidR="00FE2BE1">
        <w:br w:type="page"/>
      </w:r>
    </w:p>
    <w:p w14:paraId="3E062461" w14:textId="64CFA16F" w:rsidR="005310DD" w:rsidRDefault="005310DD">
      <w:pPr>
        <w:spacing w:line="240" w:lineRule="auto"/>
        <w:ind w:firstLine="0"/>
      </w:pP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t xml:space="preserve">Table </w:t>
            </w:r>
            <w:r>
              <w:rPr>
                <w:b/>
                <w:bCs/>
              </w:rPr>
              <w:t>S1</w:t>
            </w:r>
            <w:r w:rsidRPr="0050086D">
              <w:t xml:space="preserve"> </w:t>
            </w:r>
            <w:r>
              <w:t xml:space="preserve">Annual 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bookmarkStart w:id="0" w:name="_GoBack"/>
      <w:bookmarkEnd w:id="0"/>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vMerge w:val="restart"/>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vMerge w:val="restart"/>
            <w:tcBorders>
              <w:left w:val="nil"/>
              <w:right w:val="nil"/>
            </w:tcBorders>
            <w:vAlign w:val="center"/>
          </w:tcPr>
          <w:p w14:paraId="46BFA571" w14:textId="687A5322" w:rsidR="006B3611" w:rsidRDefault="006B3611" w:rsidP="003816B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6B3611" w14:paraId="12581738" w14:textId="77777777" w:rsidTr="00F638B4">
        <w:tc>
          <w:tcPr>
            <w:tcW w:w="1951" w:type="dxa"/>
            <w:tcBorders>
              <w:left w:val="nil"/>
              <w:bottom w:val="single" w:sz="4" w:space="0" w:color="auto"/>
              <w:right w:val="nil"/>
            </w:tcBorders>
          </w:tcPr>
          <w:p w14:paraId="0DA713D0" w14:textId="47AD2329" w:rsidR="006B3611" w:rsidRDefault="006B3611"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6B3611" w:rsidRDefault="006B3611" w:rsidP="004C1984">
            <w:pPr>
              <w:spacing w:line="240" w:lineRule="auto"/>
              <w:ind w:firstLine="0"/>
            </w:pPr>
            <w:r>
              <w:t>Night</w:t>
            </w:r>
          </w:p>
        </w:tc>
        <w:tc>
          <w:tcPr>
            <w:tcW w:w="2977" w:type="dxa"/>
            <w:vMerge/>
            <w:tcBorders>
              <w:left w:val="nil"/>
              <w:right w:val="nil"/>
            </w:tcBorders>
          </w:tcPr>
          <w:p w14:paraId="3DD12256" w14:textId="74DD98DC" w:rsidR="006B3611" w:rsidRDefault="006B3611" w:rsidP="004C1984">
            <w:pPr>
              <w:spacing w:line="240" w:lineRule="auto"/>
            </w:pPr>
          </w:p>
        </w:tc>
        <w:tc>
          <w:tcPr>
            <w:tcW w:w="1559" w:type="dxa"/>
            <w:vMerge/>
            <w:tcBorders>
              <w:left w:val="nil"/>
              <w:right w:val="nil"/>
            </w:tcBorders>
          </w:tcPr>
          <w:p w14:paraId="1B1F143D" w14:textId="282CE7C2" w:rsidR="006B3611" w:rsidRDefault="006B3611" w:rsidP="004C1984">
            <w:pPr>
              <w:spacing w:line="240" w:lineRule="auto"/>
            </w:pPr>
          </w:p>
        </w:tc>
      </w:tr>
      <w:tr w:rsidR="006B3611" w14:paraId="237B5996" w14:textId="77777777" w:rsidTr="00F638B4">
        <w:tc>
          <w:tcPr>
            <w:tcW w:w="1951" w:type="dxa"/>
            <w:tcBorders>
              <w:left w:val="nil"/>
              <w:bottom w:val="single" w:sz="18" w:space="0" w:color="auto"/>
              <w:right w:val="nil"/>
            </w:tcBorders>
          </w:tcPr>
          <w:p w14:paraId="2C9ADC0D" w14:textId="342D609A" w:rsidR="006B3611" w:rsidRDefault="006B3611"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6B3611" w:rsidRDefault="006B3611" w:rsidP="004C1984">
            <w:pPr>
              <w:spacing w:line="240" w:lineRule="auto"/>
              <w:ind w:firstLine="0"/>
            </w:pPr>
            <w:r>
              <w:t>Night</w:t>
            </w:r>
          </w:p>
        </w:tc>
        <w:tc>
          <w:tcPr>
            <w:tcW w:w="2977" w:type="dxa"/>
            <w:vMerge/>
            <w:tcBorders>
              <w:left w:val="nil"/>
              <w:bottom w:val="single" w:sz="18" w:space="0" w:color="auto"/>
              <w:right w:val="nil"/>
            </w:tcBorders>
          </w:tcPr>
          <w:p w14:paraId="1C6EE4C9" w14:textId="6FA85926" w:rsidR="006B3611" w:rsidRDefault="006B3611" w:rsidP="004C1984">
            <w:pPr>
              <w:spacing w:line="240" w:lineRule="auto"/>
              <w:ind w:firstLine="0"/>
            </w:pPr>
          </w:p>
        </w:tc>
        <w:tc>
          <w:tcPr>
            <w:tcW w:w="1559" w:type="dxa"/>
            <w:vMerge/>
            <w:tcBorders>
              <w:left w:val="nil"/>
              <w:bottom w:val="single" w:sz="18" w:space="0" w:color="auto"/>
              <w:right w:val="nil"/>
            </w:tcBorders>
          </w:tcPr>
          <w:p w14:paraId="654BAEBC" w14:textId="4EBE3288" w:rsidR="006B3611" w:rsidRDefault="006B3611" w:rsidP="004C1984">
            <w:pPr>
              <w:spacing w:line="240" w:lineRule="auto"/>
              <w:ind w:firstLine="0"/>
            </w:pPr>
          </w:p>
        </w:tc>
      </w:tr>
    </w:tbl>
    <w:p w14:paraId="36A0BDD7" w14:textId="77777777" w:rsidR="001C215E" w:rsidRDefault="001C215E" w:rsidP="007C2A70"/>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6D47BA90"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proofErr w:type="spellStart"/>
            <w:r>
              <w:rPr>
                <w:sz w:val="23"/>
                <w:szCs w:val="23"/>
              </w:rPr>
              <w:t>dikdik</w:t>
            </w:r>
            <w:proofErr w:type="spellEnd"/>
            <w:r>
              <w:rPr>
                <w:sz w:val="23"/>
                <w:szCs w:val="23"/>
              </w:rPr>
              <w:t xml:space="preserve">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982193" w:rsidR="00600E81" w:rsidRDefault="00F64B36" w:rsidP="00600E81">
            <w:pPr>
              <w:spacing w:line="240" w:lineRule="auto"/>
              <w:ind w:firstLine="0"/>
            </w:pPr>
            <w:r>
              <w:t>All</w:t>
            </w:r>
            <w:r w:rsidR="00600E81">
              <w:t xml:space="preserve"> (Moonlight the previous night was used in morning models, and the following night in 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D27560" w:rsidRPr="00086E76" w14:paraId="450A04A0" w14:textId="77777777" w:rsidTr="00D27560">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D27560" w:rsidRPr="00086E76" w:rsidRDefault="00D27560" w:rsidP="002D202B">
            <w:pPr>
              <w:pStyle w:val="NoSpacing"/>
            </w:pPr>
            <w:r w:rsidRPr="00086E76">
              <w:t>Duration</w:t>
            </w:r>
          </w:p>
          <w:p w14:paraId="0B1315FB" w14:textId="77777777" w:rsidR="00D27560" w:rsidRPr="00086E76" w:rsidRDefault="00D27560"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D27560" w:rsidRPr="00086E76" w:rsidRDefault="00D27560" w:rsidP="002D202B">
            <w:pPr>
              <w:pStyle w:val="NoSpacing"/>
            </w:pPr>
            <w:r w:rsidRPr="00086E76">
              <w:t>Intercept</w:t>
            </w:r>
          </w:p>
        </w:tc>
        <w:tc>
          <w:tcPr>
            <w:tcW w:w="1204" w:type="dxa"/>
            <w:tcBorders>
              <w:top w:val="single" w:sz="4" w:space="0" w:color="auto"/>
              <w:bottom w:val="nil"/>
            </w:tcBorders>
            <w:vAlign w:val="center"/>
            <w:hideMark/>
          </w:tcPr>
          <w:p w14:paraId="66C6FDB4" w14:textId="756E8758" w:rsidR="00D27560" w:rsidRPr="00086E76" w:rsidRDefault="00D27560" w:rsidP="00D27560">
            <w:pPr>
              <w:pStyle w:val="NoSpacing"/>
            </w:pPr>
            <w:r w:rsidRPr="00182975">
              <w:t>225.0</w:t>
            </w:r>
            <w:r>
              <w:t>38</w:t>
            </w:r>
          </w:p>
        </w:tc>
        <w:tc>
          <w:tcPr>
            <w:tcW w:w="1324" w:type="dxa"/>
            <w:tcBorders>
              <w:top w:val="single" w:sz="4" w:space="0" w:color="auto"/>
              <w:bottom w:val="nil"/>
            </w:tcBorders>
            <w:vAlign w:val="center"/>
            <w:hideMark/>
          </w:tcPr>
          <w:p w14:paraId="7AFFD567" w14:textId="5E324CD5" w:rsidR="00D27560" w:rsidRPr="00086E76" w:rsidRDefault="00D27560" w:rsidP="00D27560">
            <w:pPr>
              <w:pStyle w:val="NoSpacing"/>
            </w:pPr>
            <w:r>
              <w:t>206.146</w:t>
            </w:r>
          </w:p>
        </w:tc>
        <w:tc>
          <w:tcPr>
            <w:tcW w:w="1293" w:type="dxa"/>
            <w:gridSpan w:val="2"/>
            <w:tcBorders>
              <w:top w:val="single" w:sz="4" w:space="0" w:color="auto"/>
              <w:bottom w:val="nil"/>
            </w:tcBorders>
            <w:vAlign w:val="center"/>
            <w:hideMark/>
          </w:tcPr>
          <w:p w14:paraId="43AAC9A7" w14:textId="6CD70001" w:rsidR="00D27560" w:rsidRPr="00086E76" w:rsidRDefault="00D27560" w:rsidP="00D27560">
            <w:pPr>
              <w:pStyle w:val="NoSpacing"/>
            </w:pPr>
            <w:r>
              <w:t>245.9</w:t>
            </w:r>
            <w:r w:rsidRPr="005F0658">
              <w:t>3</w:t>
            </w:r>
            <w:r>
              <w:t>1</w:t>
            </w:r>
          </w:p>
        </w:tc>
        <w:tc>
          <w:tcPr>
            <w:tcW w:w="1825" w:type="dxa"/>
            <w:tcBorders>
              <w:top w:val="single" w:sz="4" w:space="0" w:color="auto"/>
              <w:bottom w:val="nil"/>
            </w:tcBorders>
            <w:vAlign w:val="center"/>
            <w:hideMark/>
          </w:tcPr>
          <w:p w14:paraId="0A06E19D" w14:textId="0DBEEF81" w:rsidR="00D27560" w:rsidRPr="00086E76" w:rsidRDefault="00D27560" w:rsidP="00D27560">
            <w:pPr>
              <w:pStyle w:val="NoSpacing"/>
            </w:pPr>
            <w:r w:rsidRPr="005F0658">
              <w:t>— (</w:t>
            </w:r>
            <w:r>
              <w:t>2</w:t>
            </w:r>
            <w:r w:rsidRPr="005F0658">
              <w:t>)</w:t>
            </w:r>
          </w:p>
        </w:tc>
      </w:tr>
      <w:tr w:rsidR="00D27560"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D27560" w:rsidRPr="00086E76" w:rsidRDefault="00D27560" w:rsidP="002D202B">
            <w:pPr>
              <w:pStyle w:val="NoSpacing"/>
            </w:pPr>
          </w:p>
        </w:tc>
        <w:tc>
          <w:tcPr>
            <w:tcW w:w="2705" w:type="dxa"/>
            <w:gridSpan w:val="2"/>
            <w:tcBorders>
              <w:top w:val="nil"/>
              <w:bottom w:val="nil"/>
            </w:tcBorders>
            <w:vAlign w:val="center"/>
            <w:hideMark/>
          </w:tcPr>
          <w:p w14:paraId="0242FC99" w14:textId="3E87E18F"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4A158118" w:rsidR="00D27560" w:rsidRPr="00086E76" w:rsidRDefault="00D27560" w:rsidP="00D27560">
            <w:pPr>
              <w:pStyle w:val="NoSpacing"/>
            </w:pPr>
            <w:r w:rsidRPr="005F0658">
              <w:t>-</w:t>
            </w:r>
            <w:r>
              <w:t>76.723</w:t>
            </w:r>
          </w:p>
        </w:tc>
        <w:tc>
          <w:tcPr>
            <w:tcW w:w="1324" w:type="dxa"/>
            <w:tcBorders>
              <w:top w:val="nil"/>
              <w:bottom w:val="nil"/>
            </w:tcBorders>
            <w:vAlign w:val="center"/>
            <w:hideMark/>
          </w:tcPr>
          <w:p w14:paraId="01E04F3A" w14:textId="2D3D9A91" w:rsidR="00D27560" w:rsidRPr="00086E76" w:rsidRDefault="00D27560" w:rsidP="00D27560">
            <w:pPr>
              <w:pStyle w:val="NoSpacing"/>
            </w:pPr>
            <w:r>
              <w:t>-154.789</w:t>
            </w:r>
          </w:p>
        </w:tc>
        <w:tc>
          <w:tcPr>
            <w:tcW w:w="1293" w:type="dxa"/>
            <w:gridSpan w:val="2"/>
            <w:tcBorders>
              <w:top w:val="nil"/>
              <w:bottom w:val="nil"/>
            </w:tcBorders>
            <w:vAlign w:val="center"/>
            <w:hideMark/>
          </w:tcPr>
          <w:p w14:paraId="154C20EA" w14:textId="7EC3C71B" w:rsidR="00D27560" w:rsidRPr="00086E76" w:rsidRDefault="00D27560" w:rsidP="00D27560">
            <w:pPr>
              <w:pStyle w:val="NoSpacing"/>
            </w:pPr>
            <w:r>
              <w:t>1.343</w:t>
            </w:r>
          </w:p>
        </w:tc>
        <w:tc>
          <w:tcPr>
            <w:tcW w:w="1825" w:type="dxa"/>
            <w:tcBorders>
              <w:top w:val="nil"/>
              <w:bottom w:val="nil"/>
            </w:tcBorders>
            <w:vAlign w:val="center"/>
            <w:hideMark/>
          </w:tcPr>
          <w:p w14:paraId="2497775F" w14:textId="001F3D12" w:rsidR="00D27560" w:rsidRPr="00086E76" w:rsidRDefault="00D27560" w:rsidP="00D27560">
            <w:pPr>
              <w:pStyle w:val="NoSpacing"/>
            </w:pPr>
            <w:r w:rsidRPr="005F0658">
              <w:t>1.00 (</w:t>
            </w:r>
            <w:r>
              <w:t>2</w:t>
            </w:r>
            <w:r w:rsidRPr="005F0658">
              <w:t>)</w:t>
            </w:r>
          </w:p>
        </w:tc>
      </w:tr>
      <w:tr w:rsidR="00D27560"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D27560" w:rsidRPr="00086E76" w:rsidRDefault="00D27560" w:rsidP="002D202B">
            <w:pPr>
              <w:pStyle w:val="NoSpacing"/>
            </w:pPr>
          </w:p>
        </w:tc>
        <w:tc>
          <w:tcPr>
            <w:tcW w:w="2705" w:type="dxa"/>
            <w:gridSpan w:val="2"/>
            <w:tcBorders>
              <w:top w:val="nil"/>
              <w:bottom w:val="nil"/>
            </w:tcBorders>
            <w:vAlign w:val="center"/>
          </w:tcPr>
          <w:p w14:paraId="7367018D" w14:textId="77777777" w:rsidR="00D27560" w:rsidRPr="00086E76" w:rsidRDefault="00D27560" w:rsidP="002D202B">
            <w:pPr>
              <w:pStyle w:val="NoSpacing"/>
            </w:pPr>
            <w:r w:rsidRPr="00086E76">
              <w:t>Temperature (°C)</w:t>
            </w:r>
          </w:p>
        </w:tc>
        <w:tc>
          <w:tcPr>
            <w:tcW w:w="1204" w:type="dxa"/>
            <w:tcBorders>
              <w:top w:val="nil"/>
              <w:bottom w:val="nil"/>
            </w:tcBorders>
            <w:vAlign w:val="center"/>
          </w:tcPr>
          <w:p w14:paraId="51B36B2B" w14:textId="612BE2B9" w:rsidR="00D27560" w:rsidRPr="00086E76" w:rsidRDefault="00D27560" w:rsidP="00D27560">
            <w:pPr>
              <w:pStyle w:val="NoSpacing"/>
            </w:pPr>
            <w:r>
              <w:t>-1.359</w:t>
            </w:r>
          </w:p>
        </w:tc>
        <w:tc>
          <w:tcPr>
            <w:tcW w:w="1324" w:type="dxa"/>
            <w:tcBorders>
              <w:top w:val="nil"/>
              <w:bottom w:val="nil"/>
            </w:tcBorders>
            <w:vAlign w:val="center"/>
          </w:tcPr>
          <w:p w14:paraId="6B232EA7" w14:textId="52506477" w:rsidR="00D27560" w:rsidRPr="00086E76" w:rsidRDefault="00D27560" w:rsidP="00D27560">
            <w:pPr>
              <w:pStyle w:val="NoSpacing"/>
            </w:pPr>
            <w:r>
              <w:t>-2.035</w:t>
            </w:r>
          </w:p>
        </w:tc>
        <w:tc>
          <w:tcPr>
            <w:tcW w:w="1293" w:type="dxa"/>
            <w:gridSpan w:val="2"/>
            <w:tcBorders>
              <w:top w:val="nil"/>
              <w:bottom w:val="nil"/>
            </w:tcBorders>
            <w:vAlign w:val="center"/>
          </w:tcPr>
          <w:p w14:paraId="3FC1BB4C" w14:textId="1A105BFD" w:rsidR="00D27560" w:rsidRPr="00086E76" w:rsidRDefault="00D27560" w:rsidP="00D27560">
            <w:pPr>
              <w:pStyle w:val="NoSpacing"/>
            </w:pPr>
            <w:r w:rsidRPr="005F0658">
              <w:t>-0.6</w:t>
            </w:r>
            <w:r>
              <w:t>84</w:t>
            </w:r>
          </w:p>
        </w:tc>
        <w:tc>
          <w:tcPr>
            <w:tcW w:w="1825" w:type="dxa"/>
            <w:tcBorders>
              <w:top w:val="nil"/>
              <w:bottom w:val="nil"/>
            </w:tcBorders>
            <w:vAlign w:val="center"/>
          </w:tcPr>
          <w:p w14:paraId="063B2B8E" w14:textId="727679BB" w:rsidR="00D27560" w:rsidRPr="00086E76" w:rsidRDefault="00D27560" w:rsidP="00D27560">
            <w:pPr>
              <w:pStyle w:val="NoSpacing"/>
            </w:pPr>
            <w:r>
              <w:t>1.00</w:t>
            </w:r>
            <w:r w:rsidRPr="005F0658">
              <w:t xml:space="preserve"> (</w:t>
            </w:r>
            <w:r>
              <w:t>2</w:t>
            </w:r>
            <w:r w:rsidRPr="005F0658">
              <w:t>)</w:t>
            </w:r>
          </w:p>
        </w:tc>
      </w:tr>
      <w:tr w:rsidR="00D27560"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D27560" w:rsidRPr="00086E76" w:rsidRDefault="00D27560" w:rsidP="002D202B">
            <w:pPr>
              <w:pStyle w:val="NoSpacing"/>
            </w:pPr>
          </w:p>
        </w:tc>
        <w:tc>
          <w:tcPr>
            <w:tcW w:w="2705" w:type="dxa"/>
            <w:gridSpan w:val="2"/>
            <w:tcBorders>
              <w:top w:val="nil"/>
              <w:bottom w:val="nil"/>
            </w:tcBorders>
            <w:vAlign w:val="center"/>
          </w:tcPr>
          <w:p w14:paraId="0F442F6B" w14:textId="77777777" w:rsidR="00D27560" w:rsidRPr="00086E76" w:rsidRDefault="00D27560" w:rsidP="002D202B">
            <w:pPr>
              <w:pStyle w:val="NoSpacing"/>
            </w:pPr>
            <w:r w:rsidRPr="00086E76">
              <w:t>Moonlight before</w:t>
            </w:r>
          </w:p>
        </w:tc>
        <w:tc>
          <w:tcPr>
            <w:tcW w:w="1204" w:type="dxa"/>
            <w:tcBorders>
              <w:top w:val="nil"/>
              <w:bottom w:val="nil"/>
            </w:tcBorders>
            <w:vAlign w:val="center"/>
          </w:tcPr>
          <w:p w14:paraId="45DBC528" w14:textId="2E457EB2" w:rsidR="00D27560" w:rsidRPr="00086E76" w:rsidRDefault="00D27560" w:rsidP="00D27560">
            <w:pPr>
              <w:pStyle w:val="NoSpacing"/>
            </w:pPr>
            <w:r>
              <w:t>0.058</w:t>
            </w:r>
          </w:p>
        </w:tc>
        <w:tc>
          <w:tcPr>
            <w:tcW w:w="1324" w:type="dxa"/>
            <w:tcBorders>
              <w:top w:val="nil"/>
              <w:bottom w:val="nil"/>
            </w:tcBorders>
            <w:vAlign w:val="center"/>
          </w:tcPr>
          <w:p w14:paraId="1B276C98" w14:textId="7921379D" w:rsidR="00D27560" w:rsidRPr="00086E76" w:rsidRDefault="00D27560" w:rsidP="00D27560">
            <w:pPr>
              <w:pStyle w:val="NoSpacing"/>
            </w:pPr>
            <w:r w:rsidRPr="005F0658">
              <w:t>-0.24</w:t>
            </w:r>
            <w:r>
              <w:t>1</w:t>
            </w:r>
          </w:p>
        </w:tc>
        <w:tc>
          <w:tcPr>
            <w:tcW w:w="1293" w:type="dxa"/>
            <w:gridSpan w:val="2"/>
            <w:tcBorders>
              <w:top w:val="nil"/>
              <w:bottom w:val="nil"/>
            </w:tcBorders>
            <w:vAlign w:val="center"/>
          </w:tcPr>
          <w:p w14:paraId="527DCD9F" w14:textId="0A317113" w:rsidR="00D27560" w:rsidRPr="00086E76" w:rsidRDefault="00D27560" w:rsidP="00D27560">
            <w:pPr>
              <w:pStyle w:val="NoSpacing"/>
            </w:pPr>
            <w:r w:rsidRPr="005F0658">
              <w:t>0.3</w:t>
            </w:r>
            <w:r>
              <w:t>56</w:t>
            </w:r>
          </w:p>
        </w:tc>
        <w:tc>
          <w:tcPr>
            <w:tcW w:w="1825" w:type="dxa"/>
            <w:tcBorders>
              <w:top w:val="nil"/>
              <w:bottom w:val="nil"/>
            </w:tcBorders>
            <w:vAlign w:val="center"/>
          </w:tcPr>
          <w:p w14:paraId="3F4634C3" w14:textId="0C74EAAF" w:rsidR="00D27560" w:rsidRPr="00086E76" w:rsidRDefault="00D27560" w:rsidP="00D27560">
            <w:pPr>
              <w:pStyle w:val="NoSpacing"/>
            </w:pPr>
            <w:r w:rsidRPr="005F0658">
              <w:t>0.</w:t>
            </w:r>
            <w:r>
              <w:t>72</w:t>
            </w:r>
            <w:r w:rsidRPr="005F0658">
              <w:t xml:space="preserve"> (</w:t>
            </w:r>
            <w:r>
              <w:t>1</w:t>
            </w:r>
            <w:r w:rsidRPr="005F0658">
              <w:t>)</w:t>
            </w:r>
          </w:p>
        </w:tc>
      </w:tr>
      <w:tr w:rsidR="00D27560"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D27560" w:rsidRPr="00086E76" w:rsidRDefault="00D27560" w:rsidP="002D202B">
            <w:pPr>
              <w:pStyle w:val="NoSpacing"/>
            </w:pPr>
          </w:p>
        </w:tc>
        <w:tc>
          <w:tcPr>
            <w:tcW w:w="2705" w:type="dxa"/>
            <w:gridSpan w:val="2"/>
            <w:tcBorders>
              <w:top w:val="nil"/>
              <w:bottom w:val="nil"/>
            </w:tcBorders>
            <w:vAlign w:val="center"/>
          </w:tcPr>
          <w:p w14:paraId="58F982EE" w14:textId="77777777" w:rsidR="00D27560" w:rsidRPr="00086E76" w:rsidRDefault="00D27560" w:rsidP="002D202B">
            <w:pPr>
              <w:pStyle w:val="NoSpacing"/>
            </w:pPr>
            <w:r w:rsidRPr="00086E76">
              <w:t>Rainfall (mm)</w:t>
            </w:r>
          </w:p>
        </w:tc>
        <w:tc>
          <w:tcPr>
            <w:tcW w:w="1204" w:type="dxa"/>
            <w:tcBorders>
              <w:top w:val="nil"/>
              <w:bottom w:val="nil"/>
            </w:tcBorders>
            <w:vAlign w:val="center"/>
          </w:tcPr>
          <w:p w14:paraId="7720C929" w14:textId="6F392885" w:rsidR="00D27560" w:rsidRPr="00086E76" w:rsidRDefault="00D27560" w:rsidP="00D27560">
            <w:pPr>
              <w:pStyle w:val="NoSpacing"/>
            </w:pPr>
            <w:r>
              <w:t>-2.962</w:t>
            </w:r>
          </w:p>
        </w:tc>
        <w:tc>
          <w:tcPr>
            <w:tcW w:w="1324" w:type="dxa"/>
            <w:tcBorders>
              <w:top w:val="nil"/>
              <w:bottom w:val="nil"/>
            </w:tcBorders>
            <w:vAlign w:val="center"/>
          </w:tcPr>
          <w:p w14:paraId="3FD22EE5" w14:textId="35BCF61E" w:rsidR="00D27560" w:rsidRPr="00086E76" w:rsidRDefault="00D27560" w:rsidP="00D27560">
            <w:pPr>
              <w:pStyle w:val="NoSpacing"/>
            </w:pPr>
            <w:r w:rsidRPr="005F0658">
              <w:t>-6.</w:t>
            </w:r>
            <w:r>
              <w:t>296</w:t>
            </w:r>
          </w:p>
        </w:tc>
        <w:tc>
          <w:tcPr>
            <w:tcW w:w="1293" w:type="dxa"/>
            <w:gridSpan w:val="2"/>
            <w:tcBorders>
              <w:top w:val="nil"/>
              <w:bottom w:val="nil"/>
            </w:tcBorders>
            <w:vAlign w:val="center"/>
          </w:tcPr>
          <w:p w14:paraId="7D5DCA8C" w14:textId="4161783F" w:rsidR="00D27560" w:rsidRPr="00086E76" w:rsidRDefault="00D27560" w:rsidP="00D27560">
            <w:pPr>
              <w:pStyle w:val="NoSpacing"/>
            </w:pPr>
            <w:r w:rsidRPr="005F0658">
              <w:t>0.3</w:t>
            </w:r>
            <w:r>
              <w:t>72</w:t>
            </w:r>
          </w:p>
        </w:tc>
        <w:tc>
          <w:tcPr>
            <w:tcW w:w="1825" w:type="dxa"/>
            <w:tcBorders>
              <w:top w:val="nil"/>
              <w:bottom w:val="nil"/>
            </w:tcBorders>
            <w:vAlign w:val="center"/>
          </w:tcPr>
          <w:p w14:paraId="12306861" w14:textId="121DE51C" w:rsidR="00D27560" w:rsidRPr="00086E76" w:rsidRDefault="00D27560" w:rsidP="00D27560">
            <w:pPr>
              <w:pStyle w:val="NoSpacing"/>
            </w:pPr>
            <w:r w:rsidRPr="005F0658">
              <w:t>0.</w:t>
            </w:r>
            <w:r>
              <w:t>72</w:t>
            </w:r>
            <w:r w:rsidRPr="005F0658">
              <w:t xml:space="preserve"> (1)</w:t>
            </w:r>
          </w:p>
        </w:tc>
      </w:tr>
      <w:tr w:rsidR="00D27560"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D27560" w:rsidRPr="00086E76" w:rsidRDefault="00D27560" w:rsidP="002D202B">
            <w:pPr>
              <w:pStyle w:val="NoSpacing"/>
            </w:pPr>
          </w:p>
        </w:tc>
        <w:tc>
          <w:tcPr>
            <w:tcW w:w="2705" w:type="dxa"/>
            <w:gridSpan w:val="2"/>
            <w:tcBorders>
              <w:top w:val="nil"/>
              <w:bottom w:val="nil"/>
            </w:tcBorders>
            <w:vAlign w:val="center"/>
          </w:tcPr>
          <w:p w14:paraId="3C93AF50" w14:textId="77777777" w:rsidR="00D27560" w:rsidRPr="00086E76" w:rsidRDefault="00D27560"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1B8850AF" w:rsidR="00D27560" w:rsidRPr="00086E76" w:rsidRDefault="00D27560" w:rsidP="00D27560">
            <w:pPr>
              <w:pStyle w:val="NoSpacing"/>
            </w:pPr>
            <w:r w:rsidRPr="005F0658">
              <w:t>0.1</w:t>
            </w:r>
            <w:r>
              <w:t>28</w:t>
            </w:r>
          </w:p>
        </w:tc>
        <w:tc>
          <w:tcPr>
            <w:tcW w:w="1324" w:type="dxa"/>
            <w:tcBorders>
              <w:top w:val="nil"/>
              <w:bottom w:val="nil"/>
            </w:tcBorders>
            <w:vAlign w:val="center"/>
          </w:tcPr>
          <w:p w14:paraId="4AED026D" w14:textId="306C2DEA" w:rsidR="00D27560" w:rsidRPr="00086E76" w:rsidRDefault="00D27560" w:rsidP="00D27560">
            <w:pPr>
              <w:pStyle w:val="NoSpacing"/>
            </w:pPr>
            <w:r w:rsidRPr="005F0658">
              <w:t>0.0</w:t>
            </w:r>
            <w:r>
              <w:t>04</w:t>
            </w:r>
          </w:p>
        </w:tc>
        <w:tc>
          <w:tcPr>
            <w:tcW w:w="1293" w:type="dxa"/>
            <w:gridSpan w:val="2"/>
            <w:tcBorders>
              <w:top w:val="nil"/>
              <w:bottom w:val="nil"/>
            </w:tcBorders>
            <w:vAlign w:val="center"/>
          </w:tcPr>
          <w:p w14:paraId="0182FBF3" w14:textId="0A21140C" w:rsidR="00D27560" w:rsidRPr="00086E76" w:rsidRDefault="00D27560" w:rsidP="00D27560">
            <w:pPr>
              <w:pStyle w:val="NoSpacing"/>
            </w:pPr>
            <w:r w:rsidRPr="005F0658">
              <w:t>0.25</w:t>
            </w:r>
            <w:r>
              <w:t>2</w:t>
            </w:r>
          </w:p>
        </w:tc>
        <w:tc>
          <w:tcPr>
            <w:tcW w:w="1825" w:type="dxa"/>
            <w:tcBorders>
              <w:top w:val="nil"/>
              <w:bottom w:val="nil"/>
            </w:tcBorders>
            <w:vAlign w:val="center"/>
          </w:tcPr>
          <w:p w14:paraId="19083F6B" w14:textId="6207BA6A" w:rsidR="00D27560" w:rsidRPr="00086E76" w:rsidRDefault="00D27560" w:rsidP="00D27560">
            <w:pPr>
              <w:pStyle w:val="NoSpacing"/>
            </w:pPr>
            <w:r w:rsidRPr="005F0658">
              <w:t>0.</w:t>
            </w:r>
            <w:r>
              <w:t>72</w:t>
            </w:r>
            <w:r w:rsidRPr="005F0658">
              <w:t xml:space="preserve"> (1)</w:t>
            </w:r>
          </w:p>
        </w:tc>
      </w:tr>
      <w:tr w:rsidR="00D27560"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D27560" w:rsidRPr="00086E76" w:rsidRDefault="00D27560" w:rsidP="002D202B">
            <w:pPr>
              <w:pStyle w:val="NoSpacing"/>
            </w:pPr>
          </w:p>
        </w:tc>
        <w:tc>
          <w:tcPr>
            <w:tcW w:w="2705" w:type="dxa"/>
            <w:gridSpan w:val="2"/>
            <w:tcBorders>
              <w:top w:val="nil"/>
              <w:bottom w:val="single" w:sz="4" w:space="0" w:color="auto"/>
            </w:tcBorders>
            <w:vAlign w:val="center"/>
          </w:tcPr>
          <w:p w14:paraId="5509FB8A" w14:textId="77777777" w:rsidR="00D27560" w:rsidRPr="00086E76" w:rsidRDefault="00D27560"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2AC43EC8" w:rsidR="00D27560" w:rsidRPr="00086E76" w:rsidRDefault="00D27560" w:rsidP="00D27560">
            <w:pPr>
              <w:pStyle w:val="NoSpacing"/>
            </w:pPr>
            <w:r w:rsidRPr="005F0658">
              <w:t>5.0</w:t>
            </w:r>
            <w:r>
              <w:t>14</w:t>
            </w:r>
          </w:p>
        </w:tc>
        <w:tc>
          <w:tcPr>
            <w:tcW w:w="1324" w:type="dxa"/>
            <w:tcBorders>
              <w:top w:val="nil"/>
              <w:bottom w:val="single" w:sz="4" w:space="0" w:color="auto"/>
            </w:tcBorders>
            <w:vAlign w:val="center"/>
          </w:tcPr>
          <w:p w14:paraId="572AD02A" w14:textId="0A986A20" w:rsidR="00D27560" w:rsidRPr="00086E76" w:rsidRDefault="00D27560" w:rsidP="00D27560">
            <w:pPr>
              <w:pStyle w:val="NoSpacing"/>
            </w:pPr>
            <w:r w:rsidRPr="005F0658">
              <w:t>2.83</w:t>
            </w:r>
            <w:r>
              <w:t>4</w:t>
            </w:r>
          </w:p>
        </w:tc>
        <w:tc>
          <w:tcPr>
            <w:tcW w:w="1293" w:type="dxa"/>
            <w:gridSpan w:val="2"/>
            <w:tcBorders>
              <w:top w:val="nil"/>
              <w:bottom w:val="single" w:sz="4" w:space="0" w:color="auto"/>
            </w:tcBorders>
            <w:vAlign w:val="center"/>
          </w:tcPr>
          <w:p w14:paraId="2080C116" w14:textId="784147F5" w:rsidR="00D27560" w:rsidRPr="00086E76" w:rsidRDefault="00D27560" w:rsidP="00D27560">
            <w:pPr>
              <w:pStyle w:val="NoSpacing"/>
            </w:pPr>
            <w:r w:rsidRPr="005F0658">
              <w:t>7.19</w:t>
            </w:r>
            <w:r>
              <w:t>5</w:t>
            </w:r>
          </w:p>
        </w:tc>
        <w:tc>
          <w:tcPr>
            <w:tcW w:w="1825" w:type="dxa"/>
            <w:tcBorders>
              <w:top w:val="nil"/>
              <w:bottom w:val="single" w:sz="4" w:space="0" w:color="auto"/>
            </w:tcBorders>
            <w:vAlign w:val="center"/>
            <w:hideMark/>
          </w:tcPr>
          <w:p w14:paraId="067C3D11" w14:textId="7259043D" w:rsidR="00D27560" w:rsidRPr="00086E76" w:rsidRDefault="00D27560" w:rsidP="00D27560">
            <w:pPr>
              <w:pStyle w:val="NoSpacing"/>
            </w:pPr>
            <w:r w:rsidRPr="005F0658">
              <w:t>0.</w:t>
            </w:r>
            <w:r>
              <w:t>72</w:t>
            </w:r>
            <w:r w:rsidRPr="005F0658">
              <w:t xml:space="preserve"> (1)</w:t>
            </w:r>
          </w:p>
        </w:tc>
      </w:tr>
      <w:tr w:rsidR="00D27560" w:rsidRPr="00086E76" w14:paraId="0DB065F4" w14:textId="77777777" w:rsidTr="00D27560">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D27560">
        <w:trPr>
          <w:trHeight w:val="324"/>
        </w:trPr>
        <w:tc>
          <w:tcPr>
            <w:tcW w:w="1288" w:type="dxa"/>
            <w:vMerge/>
            <w:tcMar>
              <w:left w:w="57" w:type="dxa"/>
              <w:right w:w="57" w:type="dxa"/>
            </w:tcMar>
            <w:vAlign w:val="center"/>
            <w:hideMark/>
          </w:tcPr>
          <w:p w14:paraId="4343EE13" w14:textId="77777777" w:rsidR="00D27560" w:rsidRPr="00086E76" w:rsidRDefault="00D27560" w:rsidP="002D202B">
            <w:pPr>
              <w:pStyle w:val="NoSpacing"/>
            </w:pPr>
          </w:p>
        </w:tc>
        <w:tc>
          <w:tcPr>
            <w:tcW w:w="2705" w:type="dxa"/>
            <w:gridSpan w:val="2"/>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Pr>
          <w:p w14:paraId="4BAE45B5" w14:textId="136F43B7" w:rsidR="00D27560" w:rsidRPr="00086E76" w:rsidRDefault="00D27560" w:rsidP="002D202B">
            <w:pPr>
              <w:pStyle w:val="NoSpacing"/>
            </w:pPr>
            <w:r w:rsidRPr="004E4358">
              <w:t>1.5610</w:t>
            </w:r>
          </w:p>
        </w:tc>
        <w:tc>
          <w:tcPr>
            <w:tcW w:w="1324" w:type="dxa"/>
          </w:tcPr>
          <w:p w14:paraId="77B5021F" w14:textId="5042D169" w:rsidR="00D27560" w:rsidRPr="00086E76" w:rsidRDefault="00D27560" w:rsidP="002D202B">
            <w:pPr>
              <w:pStyle w:val="NoSpacing"/>
            </w:pPr>
            <w:r w:rsidRPr="004E4358">
              <w:t>0.7941</w:t>
            </w:r>
          </w:p>
        </w:tc>
        <w:tc>
          <w:tcPr>
            <w:tcW w:w="1293" w:type="dxa"/>
            <w:gridSpan w:val="2"/>
          </w:tcPr>
          <w:p w14:paraId="761F6980" w14:textId="79E8F58D" w:rsidR="00D27560" w:rsidRPr="00086E76" w:rsidRDefault="00D27560" w:rsidP="002D202B">
            <w:pPr>
              <w:pStyle w:val="NoSpacing"/>
            </w:pPr>
            <w:r w:rsidRPr="004E4358">
              <w:t>2.3279</w:t>
            </w:r>
          </w:p>
        </w:tc>
        <w:tc>
          <w:tcPr>
            <w:tcW w:w="1825" w:type="dxa"/>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D27560">
        <w:trPr>
          <w:trHeight w:val="324"/>
        </w:trPr>
        <w:tc>
          <w:tcPr>
            <w:tcW w:w="1288" w:type="dxa"/>
            <w:vMerge/>
            <w:tcBorders>
              <w:bottom w:val="single" w:sz="4"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bottom w:val="single" w:sz="4" w:space="0" w:color="auto"/>
            </w:tcBorders>
            <w:hideMark/>
          </w:tcPr>
          <w:p w14:paraId="4BD8E735" w14:textId="0A36FC40" w:rsidR="00D27560" w:rsidRPr="00086E76" w:rsidRDefault="00D27560" w:rsidP="002D202B">
            <w:pPr>
              <w:pStyle w:val="NoSpacing"/>
            </w:pPr>
            <w:r w:rsidRPr="006D35E1">
              <w:t>-0.2552</w:t>
            </w:r>
          </w:p>
        </w:tc>
        <w:tc>
          <w:tcPr>
            <w:tcW w:w="1324" w:type="dxa"/>
            <w:tcBorders>
              <w:bottom w:val="single" w:sz="4"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bottom w:val="single" w:sz="4" w:space="0" w:color="auto"/>
            </w:tcBorders>
            <w:hideMark/>
          </w:tcPr>
          <w:p w14:paraId="112E01AB" w14:textId="2E8EDF43" w:rsidR="00D27560" w:rsidRPr="00086E76" w:rsidRDefault="00D27560" w:rsidP="002D202B">
            <w:pPr>
              <w:pStyle w:val="NoSpacing"/>
            </w:pPr>
            <w:r w:rsidRPr="006D35E1">
              <w:t>-0.1362</w:t>
            </w:r>
          </w:p>
        </w:tc>
        <w:tc>
          <w:tcPr>
            <w:tcW w:w="1825" w:type="dxa"/>
            <w:tcBorders>
              <w:bottom w:val="single" w:sz="4"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544064">
        <w:trPr>
          <w:trHeight w:val="324"/>
        </w:trPr>
        <w:tc>
          <w:tcPr>
            <w:tcW w:w="1390" w:type="dxa"/>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2"/>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544064">
        <w:trPr>
          <w:trHeight w:val="324"/>
        </w:trPr>
        <w:tc>
          <w:tcPr>
            <w:tcW w:w="1390" w:type="dxa"/>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tcPr>
          <w:p w14:paraId="49DD7C11" w14:textId="3254F485" w:rsidR="006B745C" w:rsidRPr="00086E76" w:rsidRDefault="006B745C" w:rsidP="002D202B">
            <w:pPr>
              <w:pStyle w:val="NoSpacing"/>
            </w:pPr>
            <w:r w:rsidRPr="002C1E58">
              <w:t>-0.0098</w:t>
            </w:r>
          </w:p>
        </w:tc>
        <w:tc>
          <w:tcPr>
            <w:tcW w:w="1418" w:type="dxa"/>
          </w:tcPr>
          <w:p w14:paraId="50ED7E74" w14:textId="18E855B8" w:rsidR="006B745C" w:rsidRPr="00086E76" w:rsidRDefault="006B745C" w:rsidP="002D202B">
            <w:pPr>
              <w:pStyle w:val="NoSpacing"/>
            </w:pPr>
            <w:r w:rsidRPr="002C1E58">
              <w:t>-0.0118</w:t>
            </w:r>
          </w:p>
        </w:tc>
        <w:tc>
          <w:tcPr>
            <w:tcW w:w="1417" w:type="dxa"/>
            <w:gridSpan w:val="2"/>
          </w:tcPr>
          <w:p w14:paraId="4218FFA8" w14:textId="75FF15A8" w:rsidR="006B745C" w:rsidRPr="00086E76" w:rsidRDefault="006B745C" w:rsidP="002D202B">
            <w:pPr>
              <w:pStyle w:val="NoSpacing"/>
            </w:pPr>
            <w:r w:rsidRPr="002C1E58">
              <w:t>-0.0079</w:t>
            </w:r>
          </w:p>
        </w:tc>
        <w:tc>
          <w:tcPr>
            <w:tcW w:w="1701" w:type="dxa"/>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544064">
        <w:trPr>
          <w:trHeight w:val="324"/>
        </w:trPr>
        <w:tc>
          <w:tcPr>
            <w:tcW w:w="1390" w:type="dxa"/>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tcPr>
          <w:p w14:paraId="3B2F0447" w14:textId="1A3FC0ED" w:rsidR="006B745C" w:rsidRPr="00086E76" w:rsidRDefault="006B745C" w:rsidP="002D202B">
            <w:pPr>
              <w:pStyle w:val="NoSpacing"/>
            </w:pPr>
            <w:r w:rsidRPr="00C9179C">
              <w:t>-0.0167</w:t>
            </w:r>
          </w:p>
        </w:tc>
        <w:tc>
          <w:tcPr>
            <w:tcW w:w="1418" w:type="dxa"/>
          </w:tcPr>
          <w:p w14:paraId="15C3E4F9" w14:textId="0F9EBF96" w:rsidR="006B745C" w:rsidRPr="00086E76" w:rsidRDefault="006B745C" w:rsidP="002D202B">
            <w:pPr>
              <w:pStyle w:val="NoSpacing"/>
            </w:pPr>
            <w:r w:rsidRPr="00C9179C">
              <w:t>-0.0206</w:t>
            </w:r>
          </w:p>
        </w:tc>
        <w:tc>
          <w:tcPr>
            <w:tcW w:w="1417" w:type="dxa"/>
            <w:gridSpan w:val="2"/>
          </w:tcPr>
          <w:p w14:paraId="1733DB62" w14:textId="2A76076D" w:rsidR="006B745C" w:rsidRPr="00086E76" w:rsidRDefault="006B745C" w:rsidP="002D202B">
            <w:pPr>
              <w:pStyle w:val="NoSpacing"/>
            </w:pPr>
            <w:r w:rsidRPr="00C9179C">
              <w:t>-0.0129</w:t>
            </w:r>
          </w:p>
        </w:tc>
        <w:tc>
          <w:tcPr>
            <w:tcW w:w="1701" w:type="dxa"/>
            <w:vAlign w:val="center"/>
          </w:tcPr>
          <w:p w14:paraId="3B73F78C" w14:textId="7E1D5F50" w:rsidR="006B745C" w:rsidRPr="00086E76" w:rsidRDefault="006B745C" w:rsidP="006B745C">
            <w:pPr>
              <w:pStyle w:val="NoSpacing"/>
            </w:pPr>
            <w:r w:rsidRPr="00086E76">
              <w:t>0.97 (</w:t>
            </w:r>
            <w:r>
              <w:t>1</w:t>
            </w:r>
            <w:r w:rsidRPr="00086E76">
              <w:t>)</w:t>
            </w:r>
          </w:p>
        </w:tc>
      </w:tr>
      <w:tr w:rsidR="006B745C" w:rsidRPr="009D7AB3" w14:paraId="6D879895" w14:textId="77777777" w:rsidTr="00544064">
        <w:trPr>
          <w:trHeight w:val="324"/>
        </w:trPr>
        <w:tc>
          <w:tcPr>
            <w:tcW w:w="1390" w:type="dxa"/>
            <w:vMerge w:val="restart"/>
            <w:tcBorders>
              <w:top w:val="single" w:sz="4" w:space="0" w:color="auto"/>
              <w:bottom w:val="nil"/>
            </w:tcBorders>
            <w:vAlign w:val="center"/>
            <w:hideMark/>
          </w:tcPr>
          <w:p w14:paraId="346BFD33" w14:textId="77777777" w:rsidR="006B745C" w:rsidRPr="009D7AB3" w:rsidRDefault="006B745C" w:rsidP="002D202B">
            <w:pPr>
              <w:pStyle w:val="NoSpacing"/>
            </w:pPr>
            <w:r w:rsidRPr="009D7AB3">
              <w:t>Duration</w:t>
            </w:r>
          </w:p>
          <w:p w14:paraId="2DDD4A72" w14:textId="77777777" w:rsidR="006B745C" w:rsidRPr="009D7AB3" w:rsidRDefault="006B745C"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6B745C" w:rsidRPr="009D7AB3" w:rsidRDefault="006B745C" w:rsidP="002D202B">
            <w:pPr>
              <w:pStyle w:val="NoSpacing"/>
            </w:pPr>
            <w:r w:rsidRPr="009D7AB3">
              <w:t>Intercept</w:t>
            </w:r>
          </w:p>
        </w:tc>
        <w:tc>
          <w:tcPr>
            <w:tcW w:w="1321" w:type="dxa"/>
            <w:tcBorders>
              <w:top w:val="single" w:sz="4" w:space="0" w:color="auto"/>
              <w:bottom w:val="nil"/>
            </w:tcBorders>
            <w:hideMark/>
          </w:tcPr>
          <w:p w14:paraId="7CF171E1" w14:textId="3244CF16" w:rsidR="006B745C" w:rsidRPr="00086E76" w:rsidRDefault="006B745C" w:rsidP="002D202B">
            <w:pPr>
              <w:pStyle w:val="NoSpacing"/>
            </w:pPr>
            <w:r w:rsidRPr="00924CC5">
              <w:t>226.427</w:t>
            </w:r>
          </w:p>
        </w:tc>
        <w:tc>
          <w:tcPr>
            <w:tcW w:w="1418" w:type="dxa"/>
            <w:tcBorders>
              <w:top w:val="single" w:sz="4" w:space="0" w:color="auto"/>
              <w:bottom w:val="nil"/>
            </w:tcBorders>
            <w:hideMark/>
          </w:tcPr>
          <w:p w14:paraId="55AAC22B" w14:textId="09900A01" w:rsidR="006B745C" w:rsidRPr="00086E76" w:rsidRDefault="006B745C" w:rsidP="002D202B">
            <w:pPr>
              <w:pStyle w:val="NoSpacing"/>
            </w:pPr>
            <w:r w:rsidRPr="00924CC5">
              <w:t>214.182</w:t>
            </w:r>
          </w:p>
        </w:tc>
        <w:tc>
          <w:tcPr>
            <w:tcW w:w="1417" w:type="dxa"/>
            <w:gridSpan w:val="2"/>
            <w:tcBorders>
              <w:top w:val="single" w:sz="4" w:space="0" w:color="auto"/>
              <w:bottom w:val="nil"/>
            </w:tcBorders>
            <w:hideMark/>
          </w:tcPr>
          <w:p w14:paraId="12E7C829" w14:textId="28C69EEA" w:rsidR="006B745C" w:rsidRPr="00086E76" w:rsidRDefault="006B745C" w:rsidP="002D202B">
            <w:pPr>
              <w:pStyle w:val="NoSpacing"/>
            </w:pPr>
            <w:r w:rsidRPr="00924CC5">
              <w:t>238.627</w:t>
            </w:r>
          </w:p>
        </w:tc>
        <w:tc>
          <w:tcPr>
            <w:tcW w:w="1701" w:type="dxa"/>
            <w:tcBorders>
              <w:top w:val="single" w:sz="4" w:space="0" w:color="auto"/>
              <w:bottom w:val="nil"/>
            </w:tcBorders>
            <w:hideMark/>
          </w:tcPr>
          <w:p w14:paraId="60F68CE2" w14:textId="1E0F475B" w:rsidR="006B745C" w:rsidRPr="00086E76" w:rsidRDefault="006B745C" w:rsidP="006B745C">
            <w:pPr>
              <w:pStyle w:val="NoSpacing"/>
            </w:pPr>
            <w:r w:rsidRPr="00924CC5">
              <w:t>— (1)</w:t>
            </w:r>
          </w:p>
        </w:tc>
      </w:tr>
      <w:tr w:rsidR="006B745C" w:rsidRPr="009D7AB3" w14:paraId="5A48FA4C" w14:textId="77777777" w:rsidTr="00544064">
        <w:trPr>
          <w:trHeight w:val="324"/>
        </w:trPr>
        <w:tc>
          <w:tcPr>
            <w:tcW w:w="1390" w:type="dxa"/>
            <w:vMerge/>
            <w:tcBorders>
              <w:top w:val="nil"/>
              <w:bottom w:val="nil"/>
            </w:tcBorders>
            <w:vAlign w:val="center"/>
            <w:hideMark/>
          </w:tcPr>
          <w:p w14:paraId="05F58E35" w14:textId="77777777" w:rsidR="006B745C" w:rsidRPr="009D7AB3" w:rsidRDefault="006B745C" w:rsidP="002D202B">
            <w:pPr>
              <w:pStyle w:val="NoSpacing"/>
            </w:pPr>
          </w:p>
        </w:tc>
        <w:tc>
          <w:tcPr>
            <w:tcW w:w="2534" w:type="dxa"/>
            <w:gridSpan w:val="2"/>
            <w:tcBorders>
              <w:top w:val="nil"/>
              <w:bottom w:val="nil"/>
            </w:tcBorders>
            <w:vAlign w:val="center"/>
          </w:tcPr>
          <w:p w14:paraId="385D4752" w14:textId="77777777" w:rsidR="006B745C" w:rsidRPr="009D7AB3" w:rsidRDefault="006B745C" w:rsidP="002D202B">
            <w:pPr>
              <w:pStyle w:val="NoSpacing"/>
            </w:pPr>
            <w:r w:rsidRPr="009D7AB3">
              <w:t>Temperature (°C)</w:t>
            </w:r>
          </w:p>
        </w:tc>
        <w:tc>
          <w:tcPr>
            <w:tcW w:w="1321" w:type="dxa"/>
            <w:tcBorders>
              <w:top w:val="nil"/>
              <w:bottom w:val="nil"/>
            </w:tcBorders>
          </w:tcPr>
          <w:p w14:paraId="6D85D3E0" w14:textId="3872C456" w:rsidR="006B745C" w:rsidRPr="00086E76" w:rsidRDefault="006B745C" w:rsidP="002D202B">
            <w:pPr>
              <w:pStyle w:val="NoSpacing"/>
            </w:pPr>
            <w:r w:rsidRPr="00924CC5">
              <w:t>-3.005</w:t>
            </w:r>
          </w:p>
        </w:tc>
        <w:tc>
          <w:tcPr>
            <w:tcW w:w="1418" w:type="dxa"/>
            <w:tcBorders>
              <w:top w:val="nil"/>
              <w:bottom w:val="nil"/>
            </w:tcBorders>
          </w:tcPr>
          <w:p w14:paraId="421E3654" w14:textId="0DFCC7AB" w:rsidR="006B745C" w:rsidRPr="00086E76" w:rsidRDefault="006B745C" w:rsidP="002D202B">
            <w:pPr>
              <w:pStyle w:val="NoSpacing"/>
            </w:pPr>
            <w:r w:rsidRPr="00924CC5">
              <w:t>-3.438</w:t>
            </w:r>
          </w:p>
        </w:tc>
        <w:tc>
          <w:tcPr>
            <w:tcW w:w="1417" w:type="dxa"/>
            <w:gridSpan w:val="2"/>
            <w:tcBorders>
              <w:top w:val="nil"/>
              <w:bottom w:val="nil"/>
            </w:tcBorders>
          </w:tcPr>
          <w:p w14:paraId="1C171B65" w14:textId="3A8333BD" w:rsidR="006B745C" w:rsidRPr="00086E76" w:rsidRDefault="006B745C" w:rsidP="002D202B">
            <w:pPr>
              <w:pStyle w:val="NoSpacing"/>
            </w:pPr>
            <w:r w:rsidRPr="00924CC5">
              <w:t>-2.572</w:t>
            </w:r>
          </w:p>
        </w:tc>
        <w:tc>
          <w:tcPr>
            <w:tcW w:w="1701" w:type="dxa"/>
            <w:tcBorders>
              <w:top w:val="nil"/>
              <w:bottom w:val="nil"/>
            </w:tcBorders>
          </w:tcPr>
          <w:p w14:paraId="3D82B43A" w14:textId="7063C5E0" w:rsidR="006B745C" w:rsidRPr="00086E76" w:rsidRDefault="006B745C" w:rsidP="006B745C">
            <w:pPr>
              <w:pStyle w:val="NoSpacing"/>
            </w:pPr>
            <w:r w:rsidRPr="00924CC5">
              <w:t>1.00 (1)</w:t>
            </w:r>
          </w:p>
        </w:tc>
      </w:tr>
      <w:tr w:rsidR="006B745C" w:rsidRPr="009D7AB3" w14:paraId="1A7459D5" w14:textId="77777777" w:rsidTr="00544064">
        <w:trPr>
          <w:trHeight w:val="324"/>
        </w:trPr>
        <w:tc>
          <w:tcPr>
            <w:tcW w:w="1390" w:type="dxa"/>
            <w:vMerge/>
            <w:tcBorders>
              <w:top w:val="nil"/>
              <w:bottom w:val="nil"/>
            </w:tcBorders>
            <w:vAlign w:val="center"/>
            <w:hideMark/>
          </w:tcPr>
          <w:p w14:paraId="3CB71EA9" w14:textId="77777777" w:rsidR="006B745C" w:rsidRPr="009D7AB3" w:rsidRDefault="006B745C" w:rsidP="002D202B">
            <w:pPr>
              <w:pStyle w:val="NoSpacing"/>
            </w:pPr>
          </w:p>
        </w:tc>
        <w:tc>
          <w:tcPr>
            <w:tcW w:w="2534" w:type="dxa"/>
            <w:gridSpan w:val="2"/>
            <w:tcBorders>
              <w:top w:val="nil"/>
              <w:bottom w:val="nil"/>
            </w:tcBorders>
            <w:vAlign w:val="center"/>
          </w:tcPr>
          <w:p w14:paraId="58200632" w14:textId="77777777" w:rsidR="006B745C" w:rsidRPr="009D7AB3" w:rsidRDefault="006B745C" w:rsidP="002D202B">
            <w:pPr>
              <w:pStyle w:val="NoSpacing"/>
            </w:pPr>
            <w:r w:rsidRPr="009D7AB3">
              <w:t xml:space="preserve">Moonlight </w:t>
            </w:r>
          </w:p>
        </w:tc>
        <w:tc>
          <w:tcPr>
            <w:tcW w:w="1321" w:type="dxa"/>
            <w:tcBorders>
              <w:top w:val="nil"/>
              <w:bottom w:val="nil"/>
            </w:tcBorders>
          </w:tcPr>
          <w:p w14:paraId="5F9A8CF8" w14:textId="45DBDF34" w:rsidR="006B745C" w:rsidRPr="00086E76" w:rsidRDefault="006B745C" w:rsidP="002D202B">
            <w:pPr>
              <w:pStyle w:val="NoSpacing"/>
            </w:pPr>
            <w:r w:rsidRPr="00924CC5">
              <w:t>-1.846</w:t>
            </w:r>
          </w:p>
        </w:tc>
        <w:tc>
          <w:tcPr>
            <w:tcW w:w="1418" w:type="dxa"/>
            <w:tcBorders>
              <w:top w:val="nil"/>
              <w:bottom w:val="nil"/>
            </w:tcBorders>
          </w:tcPr>
          <w:p w14:paraId="471EFA02" w14:textId="0FAD2977" w:rsidR="006B745C" w:rsidRPr="00086E76" w:rsidRDefault="006B745C" w:rsidP="002D202B">
            <w:pPr>
              <w:pStyle w:val="NoSpacing"/>
            </w:pPr>
            <w:r w:rsidRPr="00924CC5">
              <w:t>-2.065</w:t>
            </w:r>
          </w:p>
        </w:tc>
        <w:tc>
          <w:tcPr>
            <w:tcW w:w="1417" w:type="dxa"/>
            <w:gridSpan w:val="2"/>
            <w:tcBorders>
              <w:top w:val="nil"/>
              <w:bottom w:val="nil"/>
            </w:tcBorders>
          </w:tcPr>
          <w:p w14:paraId="0A69F87F" w14:textId="38D4FF82" w:rsidR="006B745C" w:rsidRPr="00086E76" w:rsidRDefault="006B745C" w:rsidP="002D202B">
            <w:pPr>
              <w:pStyle w:val="NoSpacing"/>
            </w:pPr>
            <w:r w:rsidRPr="00924CC5">
              <w:t>-1.627</w:t>
            </w:r>
          </w:p>
        </w:tc>
        <w:tc>
          <w:tcPr>
            <w:tcW w:w="1701" w:type="dxa"/>
            <w:tcBorders>
              <w:top w:val="nil"/>
              <w:bottom w:val="nil"/>
            </w:tcBorders>
          </w:tcPr>
          <w:p w14:paraId="1E6EC47B" w14:textId="6008C28C" w:rsidR="006B745C" w:rsidRPr="00086E76" w:rsidRDefault="006B745C" w:rsidP="006B745C">
            <w:pPr>
              <w:pStyle w:val="NoSpacing"/>
            </w:pPr>
            <w:r w:rsidRPr="00924CC5">
              <w:t>1.00 (1)</w:t>
            </w:r>
          </w:p>
        </w:tc>
      </w:tr>
      <w:tr w:rsidR="006B745C" w:rsidRPr="009D7AB3" w14:paraId="7CD68DAE" w14:textId="77777777" w:rsidTr="00544064">
        <w:trPr>
          <w:trHeight w:val="324"/>
        </w:trPr>
        <w:tc>
          <w:tcPr>
            <w:tcW w:w="1390" w:type="dxa"/>
            <w:vMerge/>
            <w:tcBorders>
              <w:top w:val="nil"/>
              <w:bottom w:val="nil"/>
            </w:tcBorders>
            <w:vAlign w:val="center"/>
          </w:tcPr>
          <w:p w14:paraId="7CA70E3A" w14:textId="77777777" w:rsidR="006B745C" w:rsidRPr="009D7AB3" w:rsidRDefault="006B745C" w:rsidP="002D202B">
            <w:pPr>
              <w:pStyle w:val="NoSpacing"/>
            </w:pPr>
          </w:p>
        </w:tc>
        <w:tc>
          <w:tcPr>
            <w:tcW w:w="2534" w:type="dxa"/>
            <w:gridSpan w:val="2"/>
            <w:tcBorders>
              <w:top w:val="nil"/>
              <w:bottom w:val="nil"/>
            </w:tcBorders>
            <w:vAlign w:val="center"/>
          </w:tcPr>
          <w:p w14:paraId="2FD9BCB6" w14:textId="77777777" w:rsidR="006B745C" w:rsidRPr="009D7AB3" w:rsidRDefault="006B745C" w:rsidP="002D202B">
            <w:pPr>
              <w:pStyle w:val="NoSpacing"/>
            </w:pPr>
            <w:r w:rsidRPr="009D7AB3">
              <w:t>Moonrise</w:t>
            </w:r>
          </w:p>
        </w:tc>
        <w:tc>
          <w:tcPr>
            <w:tcW w:w="1321" w:type="dxa"/>
            <w:tcBorders>
              <w:top w:val="nil"/>
              <w:bottom w:val="nil"/>
            </w:tcBorders>
          </w:tcPr>
          <w:p w14:paraId="4F294C7C" w14:textId="1A3D2118" w:rsidR="006B745C" w:rsidRPr="00086E76" w:rsidRDefault="006B745C" w:rsidP="002D202B">
            <w:pPr>
              <w:pStyle w:val="NoSpacing"/>
            </w:pPr>
            <w:r w:rsidRPr="00924CC5">
              <w:t>-0.005</w:t>
            </w:r>
          </w:p>
        </w:tc>
        <w:tc>
          <w:tcPr>
            <w:tcW w:w="1418" w:type="dxa"/>
            <w:tcBorders>
              <w:top w:val="nil"/>
              <w:bottom w:val="nil"/>
            </w:tcBorders>
          </w:tcPr>
          <w:p w14:paraId="7E681DFD" w14:textId="39C5A53F" w:rsidR="006B745C" w:rsidRPr="00086E76" w:rsidRDefault="006B745C" w:rsidP="002D202B">
            <w:pPr>
              <w:pStyle w:val="NoSpacing"/>
            </w:pPr>
            <w:r w:rsidRPr="00924CC5">
              <w:t>-0.120</w:t>
            </w:r>
          </w:p>
        </w:tc>
        <w:tc>
          <w:tcPr>
            <w:tcW w:w="1417" w:type="dxa"/>
            <w:gridSpan w:val="2"/>
            <w:tcBorders>
              <w:top w:val="nil"/>
              <w:bottom w:val="nil"/>
            </w:tcBorders>
          </w:tcPr>
          <w:p w14:paraId="7B537728" w14:textId="201E0432" w:rsidR="006B745C" w:rsidRPr="00086E76" w:rsidRDefault="006B745C" w:rsidP="002D202B">
            <w:pPr>
              <w:pStyle w:val="NoSpacing"/>
            </w:pPr>
            <w:r w:rsidRPr="00924CC5">
              <w:t>0.110</w:t>
            </w:r>
          </w:p>
        </w:tc>
        <w:tc>
          <w:tcPr>
            <w:tcW w:w="1701" w:type="dxa"/>
            <w:tcBorders>
              <w:top w:val="nil"/>
              <w:bottom w:val="nil"/>
            </w:tcBorders>
          </w:tcPr>
          <w:p w14:paraId="4C0F2A4C" w14:textId="522B9DDD" w:rsidR="006B745C" w:rsidRPr="00086E76" w:rsidRDefault="006B745C" w:rsidP="006B745C">
            <w:pPr>
              <w:pStyle w:val="NoSpacing"/>
            </w:pPr>
            <w:r w:rsidRPr="00924CC5">
              <w:t>1.00 (1)</w:t>
            </w:r>
          </w:p>
        </w:tc>
      </w:tr>
      <w:tr w:rsidR="006B745C" w:rsidRPr="009D7AB3" w14:paraId="22FF763B" w14:textId="77777777" w:rsidTr="00544064">
        <w:trPr>
          <w:trHeight w:val="324"/>
        </w:trPr>
        <w:tc>
          <w:tcPr>
            <w:tcW w:w="1390" w:type="dxa"/>
            <w:vMerge/>
            <w:tcBorders>
              <w:top w:val="nil"/>
              <w:bottom w:val="nil"/>
            </w:tcBorders>
            <w:vAlign w:val="center"/>
          </w:tcPr>
          <w:p w14:paraId="4E0657E0" w14:textId="77777777" w:rsidR="006B745C" w:rsidRPr="009D7AB3" w:rsidRDefault="006B745C" w:rsidP="002D202B">
            <w:pPr>
              <w:pStyle w:val="NoSpacing"/>
            </w:pPr>
          </w:p>
        </w:tc>
        <w:tc>
          <w:tcPr>
            <w:tcW w:w="2534" w:type="dxa"/>
            <w:gridSpan w:val="2"/>
            <w:tcBorders>
              <w:top w:val="nil"/>
              <w:bottom w:val="nil"/>
            </w:tcBorders>
            <w:vAlign w:val="center"/>
          </w:tcPr>
          <w:p w14:paraId="64661C64" w14:textId="7304AB08"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tcPr>
          <w:p w14:paraId="3C5C175F" w14:textId="289C3036" w:rsidR="006B745C" w:rsidRPr="00086E76" w:rsidRDefault="006B745C" w:rsidP="002D202B">
            <w:pPr>
              <w:pStyle w:val="NoSpacing"/>
            </w:pPr>
            <w:r w:rsidRPr="00924CC5">
              <w:t>15.823</w:t>
            </w:r>
          </w:p>
        </w:tc>
        <w:tc>
          <w:tcPr>
            <w:tcW w:w="1418" w:type="dxa"/>
            <w:tcBorders>
              <w:top w:val="nil"/>
              <w:bottom w:val="nil"/>
            </w:tcBorders>
          </w:tcPr>
          <w:p w14:paraId="33F978B2" w14:textId="0D52B10B" w:rsidR="006B745C" w:rsidRPr="00086E76" w:rsidRDefault="006B745C" w:rsidP="002D202B">
            <w:pPr>
              <w:pStyle w:val="NoSpacing"/>
            </w:pPr>
            <w:r w:rsidRPr="00924CC5">
              <w:t>13.113</w:t>
            </w:r>
          </w:p>
        </w:tc>
        <w:tc>
          <w:tcPr>
            <w:tcW w:w="1417" w:type="dxa"/>
            <w:gridSpan w:val="2"/>
            <w:tcBorders>
              <w:top w:val="nil"/>
              <w:bottom w:val="nil"/>
            </w:tcBorders>
          </w:tcPr>
          <w:p w14:paraId="04980EB2" w14:textId="24DCE256" w:rsidR="006B745C" w:rsidRPr="00086E76" w:rsidRDefault="006B745C" w:rsidP="002D202B">
            <w:pPr>
              <w:pStyle w:val="NoSpacing"/>
            </w:pPr>
            <w:r w:rsidRPr="00924CC5">
              <w:t>18.534</w:t>
            </w:r>
          </w:p>
        </w:tc>
        <w:tc>
          <w:tcPr>
            <w:tcW w:w="1701" w:type="dxa"/>
            <w:tcBorders>
              <w:top w:val="nil"/>
              <w:bottom w:val="nil"/>
            </w:tcBorders>
          </w:tcPr>
          <w:p w14:paraId="587887D2" w14:textId="61F3D508" w:rsidR="006B745C" w:rsidRPr="00086E76" w:rsidRDefault="006B745C" w:rsidP="006B745C">
            <w:pPr>
              <w:pStyle w:val="NoSpacing"/>
            </w:pPr>
            <w:r w:rsidRPr="00924CC5">
              <w:t>1.00 (1)</w:t>
            </w:r>
          </w:p>
        </w:tc>
      </w:tr>
      <w:tr w:rsidR="006B745C" w:rsidRPr="009D7AB3" w14:paraId="179EC8E1" w14:textId="77777777" w:rsidTr="00544064">
        <w:trPr>
          <w:trHeight w:val="324"/>
        </w:trPr>
        <w:tc>
          <w:tcPr>
            <w:tcW w:w="1390" w:type="dxa"/>
            <w:vMerge w:val="restart"/>
            <w:tcBorders>
              <w:top w:val="single" w:sz="4" w:space="0" w:color="auto"/>
            </w:tcBorders>
            <w:vAlign w:val="center"/>
            <w:hideMark/>
          </w:tcPr>
          <w:p w14:paraId="0D110A50" w14:textId="77777777" w:rsidR="006B745C" w:rsidRPr="009D7AB3" w:rsidRDefault="006B745C"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B745C" w:rsidRPr="009D7AB3" w:rsidRDefault="006B745C" w:rsidP="002D202B">
            <w:pPr>
              <w:pStyle w:val="NoSpacing"/>
            </w:pPr>
            <w:r w:rsidRPr="009D7AB3">
              <w:t>Intercept</w:t>
            </w:r>
          </w:p>
        </w:tc>
        <w:tc>
          <w:tcPr>
            <w:tcW w:w="1321" w:type="dxa"/>
            <w:tcBorders>
              <w:top w:val="single" w:sz="4" w:space="0" w:color="auto"/>
            </w:tcBorders>
            <w:hideMark/>
          </w:tcPr>
          <w:p w14:paraId="6C1E713B" w14:textId="117B0F09" w:rsidR="006B745C" w:rsidRPr="00086E76" w:rsidRDefault="006B745C" w:rsidP="002D202B">
            <w:pPr>
              <w:pStyle w:val="NoSpacing"/>
            </w:pPr>
            <w:r w:rsidRPr="00464CC1">
              <w:t>62.7066</w:t>
            </w:r>
          </w:p>
        </w:tc>
        <w:tc>
          <w:tcPr>
            <w:tcW w:w="1418" w:type="dxa"/>
            <w:tcBorders>
              <w:top w:val="single" w:sz="4" w:space="0" w:color="auto"/>
            </w:tcBorders>
            <w:hideMark/>
          </w:tcPr>
          <w:p w14:paraId="66EAD473" w14:textId="4D60EA28" w:rsidR="006B745C" w:rsidRPr="00086E76" w:rsidRDefault="006B745C" w:rsidP="002D202B">
            <w:pPr>
              <w:pStyle w:val="NoSpacing"/>
            </w:pPr>
            <w:r w:rsidRPr="00464CC1">
              <w:t>59.0173</w:t>
            </w:r>
          </w:p>
        </w:tc>
        <w:tc>
          <w:tcPr>
            <w:tcW w:w="1417" w:type="dxa"/>
            <w:gridSpan w:val="2"/>
            <w:tcBorders>
              <w:top w:val="single" w:sz="4" w:space="0" w:color="auto"/>
            </w:tcBorders>
            <w:hideMark/>
          </w:tcPr>
          <w:p w14:paraId="59E52EE5" w14:textId="21EB7407" w:rsidR="006B745C" w:rsidRPr="00086E76" w:rsidRDefault="006B745C" w:rsidP="002D202B">
            <w:pPr>
              <w:pStyle w:val="NoSpacing"/>
            </w:pPr>
            <w:r w:rsidRPr="00464CC1">
              <w:t>66.3959</w:t>
            </w:r>
          </w:p>
        </w:tc>
        <w:tc>
          <w:tcPr>
            <w:tcW w:w="1701" w:type="dxa"/>
            <w:tcBorders>
              <w:top w:val="single" w:sz="4" w:space="0" w:color="auto"/>
            </w:tcBorders>
            <w:vAlign w:val="center"/>
            <w:hideMark/>
          </w:tcPr>
          <w:p w14:paraId="4844EF57" w14:textId="3027A166" w:rsidR="006B745C" w:rsidRPr="00086E76" w:rsidRDefault="006B745C" w:rsidP="006B745C">
            <w:pPr>
              <w:pStyle w:val="NoSpacing"/>
            </w:pPr>
            <w:r w:rsidRPr="00086E76">
              <w:t>— (</w:t>
            </w:r>
            <w:r>
              <w:t>2</w:t>
            </w:r>
            <w:r w:rsidRPr="00086E76">
              <w:t>)</w:t>
            </w:r>
          </w:p>
        </w:tc>
      </w:tr>
      <w:tr w:rsidR="006B745C" w:rsidRPr="009D7AB3" w14:paraId="60527DD7" w14:textId="77777777" w:rsidTr="00544064">
        <w:trPr>
          <w:trHeight w:val="324"/>
        </w:trPr>
        <w:tc>
          <w:tcPr>
            <w:tcW w:w="1390" w:type="dxa"/>
            <w:vMerge/>
            <w:vAlign w:val="center"/>
            <w:hideMark/>
          </w:tcPr>
          <w:p w14:paraId="418D2546" w14:textId="77777777" w:rsidR="006B745C" w:rsidRPr="009D7AB3" w:rsidRDefault="006B745C" w:rsidP="002D202B">
            <w:pPr>
              <w:pStyle w:val="NoSpacing"/>
            </w:pPr>
          </w:p>
        </w:tc>
        <w:tc>
          <w:tcPr>
            <w:tcW w:w="2534" w:type="dxa"/>
            <w:gridSpan w:val="2"/>
            <w:vAlign w:val="center"/>
          </w:tcPr>
          <w:p w14:paraId="5EDBB77C" w14:textId="77777777" w:rsidR="006B745C" w:rsidRPr="009D7AB3" w:rsidRDefault="006B745C" w:rsidP="002D202B">
            <w:pPr>
              <w:pStyle w:val="NoSpacing"/>
            </w:pPr>
            <w:r w:rsidRPr="009D7AB3">
              <w:t>Temperature (°C)</w:t>
            </w:r>
          </w:p>
        </w:tc>
        <w:tc>
          <w:tcPr>
            <w:tcW w:w="1321" w:type="dxa"/>
          </w:tcPr>
          <w:p w14:paraId="2E1AEDB5" w14:textId="012D2A85" w:rsidR="006B745C" w:rsidRPr="00086E76" w:rsidRDefault="006B745C" w:rsidP="002D202B">
            <w:pPr>
              <w:pStyle w:val="NoSpacing"/>
            </w:pPr>
            <w:r w:rsidRPr="00464CC1">
              <w:t>-0.8203</w:t>
            </w:r>
          </w:p>
        </w:tc>
        <w:tc>
          <w:tcPr>
            <w:tcW w:w="1418" w:type="dxa"/>
          </w:tcPr>
          <w:p w14:paraId="5A1E148A" w14:textId="68697429" w:rsidR="006B745C" w:rsidRPr="00086E76" w:rsidRDefault="006B745C" w:rsidP="002D202B">
            <w:pPr>
              <w:pStyle w:val="NoSpacing"/>
            </w:pPr>
            <w:r w:rsidRPr="00464CC1">
              <w:t>-0.9451</w:t>
            </w:r>
          </w:p>
        </w:tc>
        <w:tc>
          <w:tcPr>
            <w:tcW w:w="1417" w:type="dxa"/>
            <w:gridSpan w:val="2"/>
          </w:tcPr>
          <w:p w14:paraId="4F06DF87" w14:textId="249DB330" w:rsidR="006B745C" w:rsidRPr="00086E76" w:rsidRDefault="006B745C" w:rsidP="002D202B">
            <w:pPr>
              <w:pStyle w:val="NoSpacing"/>
            </w:pPr>
            <w:r w:rsidRPr="00464CC1">
              <w:t>-0.6954</w:t>
            </w:r>
          </w:p>
        </w:tc>
        <w:tc>
          <w:tcPr>
            <w:tcW w:w="1701" w:type="dxa"/>
            <w:vAlign w:val="center"/>
          </w:tcPr>
          <w:p w14:paraId="55BA1F60" w14:textId="77777777" w:rsidR="006B745C" w:rsidRPr="00086E76" w:rsidRDefault="006B745C" w:rsidP="002D202B">
            <w:pPr>
              <w:pStyle w:val="NoSpacing"/>
            </w:pPr>
            <w:r w:rsidRPr="00086E76">
              <w:t>1.00 (4)</w:t>
            </w:r>
          </w:p>
        </w:tc>
      </w:tr>
      <w:tr w:rsidR="006B745C" w:rsidRPr="009D7AB3" w14:paraId="0F628D8C" w14:textId="77777777" w:rsidTr="00544064">
        <w:trPr>
          <w:trHeight w:val="324"/>
        </w:trPr>
        <w:tc>
          <w:tcPr>
            <w:tcW w:w="1390" w:type="dxa"/>
            <w:vMerge/>
            <w:vAlign w:val="center"/>
          </w:tcPr>
          <w:p w14:paraId="57B28462" w14:textId="77777777" w:rsidR="006B745C" w:rsidRPr="009D7AB3" w:rsidRDefault="006B745C" w:rsidP="002D202B">
            <w:pPr>
              <w:pStyle w:val="NoSpacing"/>
            </w:pPr>
          </w:p>
        </w:tc>
        <w:tc>
          <w:tcPr>
            <w:tcW w:w="2534" w:type="dxa"/>
            <w:gridSpan w:val="2"/>
            <w:vAlign w:val="center"/>
          </w:tcPr>
          <w:p w14:paraId="768D974A" w14:textId="60E2CBD9"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Pr>
          <w:p w14:paraId="30F1DD1B" w14:textId="1F4E60C7" w:rsidR="006B745C" w:rsidRPr="00086E76" w:rsidRDefault="006B745C" w:rsidP="002D202B">
            <w:pPr>
              <w:pStyle w:val="NoSpacing"/>
            </w:pPr>
            <w:r w:rsidRPr="00464CC1">
              <w:t>6.4783</w:t>
            </w:r>
          </w:p>
        </w:tc>
        <w:tc>
          <w:tcPr>
            <w:tcW w:w="1418" w:type="dxa"/>
          </w:tcPr>
          <w:p w14:paraId="49BC2BF3" w14:textId="5C1FD897" w:rsidR="006B745C" w:rsidRPr="00086E76" w:rsidRDefault="006B745C" w:rsidP="002D202B">
            <w:pPr>
              <w:pStyle w:val="NoSpacing"/>
            </w:pPr>
            <w:r w:rsidRPr="00464CC1">
              <w:t>5.6993</w:t>
            </w:r>
          </w:p>
        </w:tc>
        <w:tc>
          <w:tcPr>
            <w:tcW w:w="1417" w:type="dxa"/>
            <w:gridSpan w:val="2"/>
          </w:tcPr>
          <w:p w14:paraId="52EEECA2" w14:textId="3A9108FC" w:rsidR="006B745C" w:rsidRPr="00086E76" w:rsidRDefault="006B745C" w:rsidP="002D202B">
            <w:pPr>
              <w:pStyle w:val="NoSpacing"/>
            </w:pPr>
            <w:r w:rsidRPr="00464CC1">
              <w:t>7.2573</w:t>
            </w:r>
          </w:p>
        </w:tc>
        <w:tc>
          <w:tcPr>
            <w:tcW w:w="1701" w:type="dxa"/>
            <w:vAlign w:val="center"/>
          </w:tcPr>
          <w:p w14:paraId="32F8D726" w14:textId="52457C2A" w:rsidR="006B745C" w:rsidRPr="00086E76" w:rsidRDefault="006B745C" w:rsidP="006B745C">
            <w:pPr>
              <w:pStyle w:val="NoSpacing"/>
            </w:pPr>
            <w:r w:rsidRPr="00086E76">
              <w:t>1.00 (</w:t>
            </w:r>
            <w:r>
              <w:t>2</w:t>
            </w:r>
            <w:r w:rsidRPr="00086E76">
              <w:t>)</w:t>
            </w:r>
          </w:p>
        </w:tc>
      </w:tr>
      <w:tr w:rsidR="006B745C" w:rsidRPr="009D7AB3" w14:paraId="060434CC" w14:textId="77777777" w:rsidTr="00544064">
        <w:trPr>
          <w:trHeight w:val="324"/>
        </w:trPr>
        <w:tc>
          <w:tcPr>
            <w:tcW w:w="1390" w:type="dxa"/>
            <w:vMerge/>
            <w:vAlign w:val="center"/>
          </w:tcPr>
          <w:p w14:paraId="52DCE4F0" w14:textId="77777777" w:rsidR="006B745C" w:rsidRPr="009D7AB3" w:rsidRDefault="006B745C" w:rsidP="002D202B">
            <w:pPr>
              <w:pStyle w:val="NoSpacing"/>
            </w:pPr>
          </w:p>
        </w:tc>
        <w:tc>
          <w:tcPr>
            <w:tcW w:w="2534" w:type="dxa"/>
            <w:gridSpan w:val="2"/>
            <w:vAlign w:val="center"/>
          </w:tcPr>
          <w:p w14:paraId="7F47A40D" w14:textId="77777777" w:rsidR="006B745C" w:rsidRPr="009D7AB3" w:rsidRDefault="006B745C" w:rsidP="002D202B">
            <w:pPr>
              <w:pStyle w:val="NoSpacing"/>
            </w:pPr>
            <w:r w:rsidRPr="009D7AB3">
              <w:t xml:space="preserve">Moonlight </w:t>
            </w:r>
          </w:p>
        </w:tc>
        <w:tc>
          <w:tcPr>
            <w:tcW w:w="1321" w:type="dxa"/>
          </w:tcPr>
          <w:p w14:paraId="7A6D70E5" w14:textId="03D97811" w:rsidR="006B745C" w:rsidRPr="00086E76" w:rsidRDefault="006B745C" w:rsidP="002D202B">
            <w:pPr>
              <w:pStyle w:val="NoSpacing"/>
            </w:pPr>
            <w:r w:rsidRPr="00464CC1">
              <w:t>-0.2122</w:t>
            </w:r>
          </w:p>
        </w:tc>
        <w:tc>
          <w:tcPr>
            <w:tcW w:w="1418" w:type="dxa"/>
          </w:tcPr>
          <w:p w14:paraId="5390E9DE" w14:textId="4EE80D43" w:rsidR="006B745C" w:rsidRPr="00086E76" w:rsidRDefault="006B745C" w:rsidP="002D202B">
            <w:pPr>
              <w:pStyle w:val="NoSpacing"/>
            </w:pPr>
            <w:r w:rsidRPr="00464CC1">
              <w:t>-0.2744</w:t>
            </w:r>
          </w:p>
        </w:tc>
        <w:tc>
          <w:tcPr>
            <w:tcW w:w="1417" w:type="dxa"/>
            <w:gridSpan w:val="2"/>
          </w:tcPr>
          <w:p w14:paraId="7968BA0B" w14:textId="50AEA364" w:rsidR="006B745C" w:rsidRPr="00086E76" w:rsidRDefault="006B745C" w:rsidP="002D202B">
            <w:pPr>
              <w:pStyle w:val="NoSpacing"/>
            </w:pPr>
            <w:r w:rsidRPr="00464CC1">
              <w:t>-0.1499</w:t>
            </w:r>
          </w:p>
        </w:tc>
        <w:tc>
          <w:tcPr>
            <w:tcW w:w="1701" w:type="dxa"/>
            <w:vAlign w:val="center"/>
          </w:tcPr>
          <w:p w14:paraId="41B63461" w14:textId="69089E6F" w:rsidR="006B745C" w:rsidRPr="00086E76" w:rsidRDefault="006B745C" w:rsidP="006B745C">
            <w:pPr>
              <w:pStyle w:val="NoSpacing"/>
            </w:pPr>
            <w:r w:rsidRPr="00086E76">
              <w:t>0.</w:t>
            </w:r>
            <w:r>
              <w:t>36</w:t>
            </w:r>
            <w:r w:rsidRPr="00086E76">
              <w:t xml:space="preserve"> (</w:t>
            </w:r>
            <w:r>
              <w:t>1</w:t>
            </w:r>
            <w:r w:rsidRPr="00086E76">
              <w:t>)</w:t>
            </w:r>
          </w:p>
        </w:tc>
      </w:tr>
      <w:tr w:rsidR="006B745C" w:rsidRPr="009D7AB3" w14:paraId="5D485CE2" w14:textId="77777777" w:rsidTr="00544064">
        <w:trPr>
          <w:trHeight w:val="324"/>
        </w:trPr>
        <w:tc>
          <w:tcPr>
            <w:tcW w:w="1390" w:type="dxa"/>
            <w:vMerge/>
            <w:vAlign w:val="center"/>
            <w:hideMark/>
          </w:tcPr>
          <w:p w14:paraId="6A6A3B7E" w14:textId="77777777" w:rsidR="006B745C" w:rsidRPr="009D7AB3" w:rsidRDefault="006B745C" w:rsidP="002D202B">
            <w:pPr>
              <w:pStyle w:val="NoSpacing"/>
            </w:pPr>
          </w:p>
        </w:tc>
        <w:tc>
          <w:tcPr>
            <w:tcW w:w="2534" w:type="dxa"/>
            <w:gridSpan w:val="2"/>
            <w:vAlign w:val="center"/>
          </w:tcPr>
          <w:p w14:paraId="08793242" w14:textId="77777777" w:rsidR="006B745C" w:rsidRPr="009D7AB3" w:rsidRDefault="006B745C" w:rsidP="002D202B">
            <w:pPr>
              <w:pStyle w:val="NoSpacing"/>
            </w:pPr>
            <w:r w:rsidRPr="009D7AB3">
              <w:t>Moonrise</w:t>
            </w:r>
          </w:p>
        </w:tc>
        <w:tc>
          <w:tcPr>
            <w:tcW w:w="1321" w:type="dxa"/>
          </w:tcPr>
          <w:p w14:paraId="2C89CD84" w14:textId="7C3D8736" w:rsidR="006B745C" w:rsidRPr="00086E76" w:rsidRDefault="006B745C" w:rsidP="002D202B">
            <w:pPr>
              <w:pStyle w:val="NoSpacing"/>
            </w:pPr>
            <w:r w:rsidRPr="00464CC1">
              <w:t>-0.0043</w:t>
            </w:r>
          </w:p>
        </w:tc>
        <w:tc>
          <w:tcPr>
            <w:tcW w:w="1418" w:type="dxa"/>
          </w:tcPr>
          <w:p w14:paraId="3D9E1BFE" w14:textId="423A267E" w:rsidR="006B745C" w:rsidRPr="00086E76" w:rsidRDefault="006B745C" w:rsidP="002D202B">
            <w:pPr>
              <w:pStyle w:val="NoSpacing"/>
            </w:pPr>
            <w:r w:rsidRPr="00464CC1">
              <w:t>-0.0369</w:t>
            </w:r>
          </w:p>
        </w:tc>
        <w:tc>
          <w:tcPr>
            <w:tcW w:w="1417" w:type="dxa"/>
            <w:gridSpan w:val="2"/>
          </w:tcPr>
          <w:p w14:paraId="75A4AD59" w14:textId="713D538F" w:rsidR="006B745C" w:rsidRPr="00086E76" w:rsidRDefault="006B745C" w:rsidP="002D202B">
            <w:pPr>
              <w:pStyle w:val="NoSpacing"/>
            </w:pPr>
            <w:r w:rsidRPr="00464CC1">
              <w:t>0.0283</w:t>
            </w:r>
          </w:p>
        </w:tc>
        <w:tc>
          <w:tcPr>
            <w:tcW w:w="1701" w:type="dxa"/>
            <w:vAlign w:val="center"/>
          </w:tcPr>
          <w:p w14:paraId="499B1383" w14:textId="5053FDB8" w:rsidR="006B745C" w:rsidRPr="00086E76" w:rsidRDefault="006B745C" w:rsidP="006B745C">
            <w:pPr>
              <w:pStyle w:val="NoSpacing"/>
            </w:pPr>
            <w:r w:rsidRPr="00086E76">
              <w:t>0.</w:t>
            </w:r>
            <w:r>
              <w:t>36</w:t>
            </w:r>
            <w:r w:rsidRPr="00086E76">
              <w:t xml:space="preserve"> (</w:t>
            </w:r>
            <w:r>
              <w:t>1</w:t>
            </w:r>
            <w:r w:rsidRPr="00086E76">
              <w:t>)</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4FC6EA2D" w:rsidR="009D7AB3" w:rsidRPr="00086E76" w:rsidRDefault="009D7AB3" w:rsidP="006B745C">
            <w:pPr>
              <w:pStyle w:val="NoSpacing"/>
            </w:pPr>
            <w:r w:rsidRPr="00086E76">
              <w:t>(</w:t>
            </w:r>
            <w:r w:rsidR="006B745C">
              <w:t>1</w:t>
            </w:r>
            <w:r w:rsidRPr="00086E76">
              <w:t>)</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6F3EA343" w:rsidR="009D7AB3" w:rsidRPr="00086E76" w:rsidRDefault="009D7AB3" w:rsidP="006B745C">
            <w:pPr>
              <w:pStyle w:val="NoSpacing"/>
            </w:pPr>
            <w:r w:rsidRPr="00086E76">
              <w:t>1.00 (</w:t>
            </w:r>
            <w:r w:rsidR="006B745C">
              <w:t>1</w:t>
            </w:r>
            <w:r w:rsidRPr="00086E76">
              <w:t>)</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0CB2FA99" w:rsidR="009D7AB3" w:rsidRPr="00086E76" w:rsidRDefault="009D7AB3" w:rsidP="006B745C">
            <w:pPr>
              <w:pStyle w:val="NoSpacing"/>
            </w:pPr>
            <w:r w:rsidRPr="00086E76">
              <w:t>1.00 (</w:t>
            </w:r>
            <w:r w:rsidR="006B745C">
              <w:t>1</w:t>
            </w:r>
            <w:r w:rsidRPr="00086E76">
              <w:t>)</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5756FC73" w:rsidR="009D7AB3" w:rsidRPr="00086E76" w:rsidRDefault="006B745C" w:rsidP="002D202B">
            <w:pPr>
              <w:pStyle w:val="NoSpacing"/>
            </w:pPr>
            <w:r>
              <w:t>1.00</w:t>
            </w:r>
            <w:r w:rsidR="009D7AB3" w:rsidRPr="00086E76">
              <w:t xml:space="preserve">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2F6117E0" w:rsidR="009D7AB3" w:rsidRPr="00086E76" w:rsidRDefault="006B745C" w:rsidP="006B745C">
            <w:pPr>
              <w:pStyle w:val="NoSpacing"/>
            </w:pPr>
            <w:r>
              <w:t>1.00</w:t>
            </w:r>
            <w:r w:rsidR="009D7AB3" w:rsidRPr="00086E76">
              <w:t xml:space="preserve">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sectPr w:rsidR="00535032" w:rsidSect="008F3BF1">
      <w:pgSz w:w="11900" w:h="16840"/>
      <w:pgMar w:top="873"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B39752" w15:done="0"/>
  <w15:commentEx w15:paraId="397EB6CE" w15:done="0"/>
  <w15:commentEx w15:paraId="0918CE63" w15:done="0"/>
  <w15:commentEx w15:paraId="6373B66E" w15:done="0"/>
  <w15:commentEx w15:paraId="56051373" w15:done="0"/>
  <w15:commentEx w15:paraId="76BDE244" w15:done="0"/>
  <w15:commentEx w15:paraId="318ECD6E" w15:done="0"/>
  <w15:commentEx w15:paraId="7C5523E4" w15:done="0"/>
  <w15:commentEx w15:paraId="0626A9C4" w15:done="0"/>
  <w15:commentEx w15:paraId="27593D38" w15:done="0"/>
  <w15:commentEx w15:paraId="60597A20" w15:done="0"/>
  <w15:commentEx w15:paraId="3D52F63D" w15:done="0"/>
  <w15:commentEx w15:paraId="3BA9FAEA" w15:done="0"/>
  <w15:commentEx w15:paraId="4073A23B" w15:done="0"/>
  <w15:commentEx w15:paraId="37C9C7C8" w15:done="0"/>
  <w15:commentEx w15:paraId="24C01CD1" w15:done="0"/>
  <w15:commentEx w15:paraId="4371F208" w15:done="0"/>
  <w15:commentEx w15:paraId="142A088B" w15:done="0"/>
  <w15:commentEx w15:paraId="4B6C786C" w15:done="0"/>
  <w15:commentEx w15:paraId="353FF9EB" w15:done="0"/>
  <w15:commentEx w15:paraId="4C721C8A" w15:done="0"/>
  <w15:commentEx w15:paraId="44027EE0" w15:done="0"/>
  <w15:commentEx w15:paraId="64927C5D" w15:done="0"/>
  <w15:commentEx w15:paraId="0B87A708" w15:done="0"/>
  <w15:commentEx w15:paraId="77E4ACD9" w15:done="0"/>
  <w15:commentEx w15:paraId="7316C33B" w15:done="0"/>
  <w15:commentEx w15:paraId="6D8B248E" w15:done="0"/>
  <w15:commentEx w15:paraId="37EA6541" w15:done="0"/>
  <w15:commentEx w15:paraId="71020630" w15:done="0"/>
  <w15:commentEx w15:paraId="26ECE0C6" w15:done="0"/>
  <w15:commentEx w15:paraId="2C14D4B3" w15:done="0"/>
  <w15:commentEx w15:paraId="475E605F" w15:done="0"/>
  <w15:commentEx w15:paraId="23AF4492" w15:done="0"/>
  <w15:commentEx w15:paraId="79F13186" w15:done="0"/>
  <w15:commentEx w15:paraId="565B24F5" w15:done="0"/>
  <w15:commentEx w15:paraId="076A539B" w15:done="0"/>
  <w15:commentEx w15:paraId="7DBA9051" w15:done="0"/>
  <w15:commentEx w15:paraId="1F67ACD1" w15:done="0"/>
  <w15:commentEx w15:paraId="3179AA73" w15:done="0"/>
  <w15:commentEx w15:paraId="15138F95" w15:done="0"/>
  <w15:commentEx w15:paraId="7E2E4322" w15:done="0"/>
  <w15:commentEx w15:paraId="15063038" w15:done="0"/>
  <w15:commentEx w15:paraId="48C1EA7C" w15:done="0"/>
  <w15:commentEx w15:paraId="68E84B15" w15:done="0"/>
  <w15:commentEx w15:paraId="18152165" w15:done="0"/>
  <w15:commentEx w15:paraId="3EC2BFC2" w15:done="0"/>
  <w15:commentEx w15:paraId="51A6F339" w15:done="0"/>
  <w15:commentEx w15:paraId="25789468" w15:done="0"/>
  <w15:commentEx w15:paraId="51AA92CB" w15:done="0"/>
  <w15:commentEx w15:paraId="450E6001" w15:done="0"/>
  <w15:commentEx w15:paraId="7D908C4F" w15:done="0"/>
  <w15:commentEx w15:paraId="0D049DCC" w15:done="0"/>
  <w15:commentEx w15:paraId="4EB4C9E8" w15:done="0"/>
  <w15:commentEx w15:paraId="48DC4DAE" w15:done="0"/>
  <w15:commentEx w15:paraId="06775196" w15:done="0"/>
  <w15:commentEx w15:paraId="0DA030B5" w15:done="0"/>
  <w15:commentEx w15:paraId="17331A0B" w15:done="0"/>
  <w15:commentEx w15:paraId="14483DC5" w15:done="0"/>
  <w15:commentEx w15:paraId="4B70A7AD" w15:done="0"/>
  <w15:commentEx w15:paraId="0DAA972B" w15:done="0"/>
  <w15:commentEx w15:paraId="17D64D96" w15:done="0"/>
  <w15:commentEx w15:paraId="7B80D383" w15:done="0"/>
  <w15:commentEx w15:paraId="1531A7B0" w15:done="0"/>
  <w15:commentEx w15:paraId="1AC85648" w15:done="0"/>
  <w15:commentEx w15:paraId="546D434B" w15:done="0"/>
  <w15:commentEx w15:paraId="794A5880" w15:done="0"/>
  <w15:commentEx w15:paraId="274F14ED" w15:done="0"/>
  <w15:commentEx w15:paraId="66AFD353" w15:done="0"/>
  <w15:commentEx w15:paraId="5F7B5A60" w15:done="0"/>
  <w15:commentEx w15:paraId="08FC41A0" w15:done="0"/>
  <w15:commentEx w15:paraId="33BD9117" w15:done="0"/>
  <w15:commentEx w15:paraId="7FA753A9" w15:done="0"/>
  <w15:commentEx w15:paraId="38360DDA" w15:done="0"/>
  <w15:commentEx w15:paraId="22255B97" w15:done="0"/>
  <w15:commentEx w15:paraId="6FD3D8AF" w15:done="0"/>
  <w15:commentEx w15:paraId="3E32D970" w15:done="0"/>
  <w15:commentEx w15:paraId="7A4FB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D1C5" w16cex:dateUtc="2020-04-07T09:17:00Z"/>
  <w16cex:commentExtensible w16cex:durableId="2236E917" w16cex:dateUtc="2020-04-07T10:57:00Z"/>
  <w16cex:commentExtensible w16cex:durableId="2236D593" w16cex:dateUtc="2020-04-07T09:33:00Z"/>
  <w16cex:commentExtensible w16cex:durableId="2236EC22" w16cex:dateUtc="2020-04-07T11:10:00Z"/>
  <w16cex:commentExtensible w16cex:durableId="2236EE11" w16cex:dateUtc="2020-04-07T11:18:00Z"/>
  <w16cex:commentExtensible w16cex:durableId="2236EE77" w16cex:dateUtc="2020-04-07T11:20:00Z"/>
  <w16cex:commentExtensible w16cex:durableId="2236F1B6" w16cex:dateUtc="2020-04-07T11:33:00Z"/>
  <w16cex:commentExtensible w16cex:durableId="2236F27B" w16cex:dateUtc="2020-04-07T11:37:00Z"/>
  <w16cex:commentExtensible w16cex:durableId="2236F657" w16cex:dateUtc="2020-04-07T11:53:00Z"/>
  <w16cex:commentExtensible w16cex:durableId="2237E13D" w16cex:dateUtc="2020-04-08T04:35:00Z"/>
  <w16cex:commentExtensible w16cex:durableId="2237E2B5" w16cex:dateUtc="2020-04-08T04:42:00Z"/>
  <w16cex:commentExtensible w16cex:durableId="2237E3CF" w16cex:dateUtc="2020-04-08T04:46:00Z"/>
  <w16cex:commentExtensible w16cex:durableId="2237E330" w16cex:dateUtc="2020-04-08T04:44:00Z"/>
  <w16cex:commentExtensible w16cex:durableId="2237E583" w16cex:dateUtc="2020-04-08T04:54:00Z"/>
  <w16cex:commentExtensible w16cex:durableId="22384591" w16cex:dateUtc="2020-04-08T11:44:00Z"/>
  <w16cex:commentExtensible w16cex:durableId="223810AF" w16cex:dateUtc="2020-04-08T07:58:00Z"/>
  <w16cex:commentExtensible w16cex:durableId="22381219" w16cex:dateUtc="2020-04-08T08:04:00Z"/>
  <w16cex:commentExtensible w16cex:durableId="22381291" w16cex:dateUtc="2020-04-08T08:06:00Z"/>
  <w16cex:commentExtensible w16cex:durableId="22382185" w16cex:dateUtc="2020-04-08T09:10:00Z"/>
  <w16cex:commentExtensible w16cex:durableId="2238225E" w16cex:dateUtc="2020-04-08T09:13:00Z"/>
  <w16cex:commentExtensible w16cex:durableId="22382240" w16cex:dateUtc="2020-04-08T09:13:00Z"/>
  <w16cex:commentExtensible w16cex:durableId="2238456F" w16cex:dateUtc="2020-04-08T11:43:00Z"/>
  <w16cex:commentExtensible w16cex:durableId="22382537" w16cex:dateUtc="2020-04-08T09:25:00Z"/>
  <w16cex:commentExtensible w16cex:durableId="2238266C" w16cex:dateUtc="2020-04-08T09:31:00Z"/>
  <w16cex:commentExtensible w16cex:durableId="22383DB5" w16cex:dateUtc="2020-04-08T11:10:00Z"/>
  <w16cex:commentExtensible w16cex:durableId="22383E10" w16cex:dateUtc="2020-04-08T11:12:00Z"/>
  <w16cex:commentExtensible w16cex:durableId="22383EBD" w16cex:dateUtc="2020-04-08T11:14:00Z"/>
  <w16cex:commentExtensible w16cex:durableId="22383EDB" w16cex:dateUtc="2020-04-08T11:15:00Z"/>
  <w16cex:commentExtensible w16cex:durableId="223841BA" w16cex:dateUtc="2020-04-08T11:27:00Z"/>
  <w16cex:commentExtensible w16cex:durableId="22384366" w16cex:dateUtc="2020-04-08T11:34:00Z"/>
  <w16cex:commentExtensible w16cex:durableId="223843AD" w16cex:dateUtc="2020-04-08T11:35:00Z"/>
  <w16cex:commentExtensible w16cex:durableId="223845D0" w16cex:dateUtc="2020-04-08T11:45:00Z"/>
  <w16cex:commentExtensible w16cex:durableId="22387009" w16cex:dateUtc="2020-04-08T14:45:00Z"/>
  <w16cex:commentExtensible w16cex:durableId="2238703F" w16cex:dateUtc="2020-04-08T14:46:00Z"/>
  <w16cex:commentExtensible w16cex:durableId="2238750F" w16cex:dateUtc="2020-04-08T15:06:00Z"/>
  <w16cex:commentExtensible w16cex:durableId="22387509" w16cex:dateUtc="2020-04-08T15:06:00Z"/>
  <w16cex:commentExtensible w16cex:durableId="2237E48D" w16cex:dateUtc="2020-04-08T04:50:00Z"/>
  <w16cex:commentExtensible w16cex:durableId="2237E096" w16cex:dateUtc="2020-04-08T04:33:00Z"/>
  <w16cex:commentExtensible w16cex:durableId="223876E6" w16cex:dateUtc="2020-04-08T15:14:00Z"/>
  <w16cex:commentExtensible w16cex:durableId="223877C8" w16cex:dateUtc="2020-04-08T15:18:00Z"/>
  <w16cex:commentExtensible w16cex:durableId="2238781B" w16cex:dateUtc="2020-04-08T15:19:00Z"/>
  <w16cex:commentExtensible w16cex:durableId="223878A6" w16cex:dateUtc="2020-04-08T15:21:00Z"/>
  <w16cex:commentExtensible w16cex:durableId="223879C9" w16cex:dateUtc="2020-04-08T15:26:00Z"/>
  <w16cex:commentExtensible w16cex:durableId="22388051" w16cex:dateUtc="2020-04-08T15:54:00Z"/>
  <w16cex:commentExtensible w16cex:durableId="223881A5" w16cex:dateUtc="2020-04-08T16:00:00Z"/>
  <w16cex:commentExtensible w16cex:durableId="223881F6" w16cex:dateUtc="2020-04-08T16:01:00Z"/>
  <w16cex:commentExtensible w16cex:durableId="22388017" w16cex:dateUtc="2020-04-08T15:53:00Z"/>
  <w16cex:commentExtensible w16cex:durableId="22388278" w16cex:dateUtc="2020-04-08T16:03:00Z"/>
  <w16cex:commentExtensible w16cex:durableId="2238832D" w16cex:dateUtc="2020-04-08T16:06:00Z"/>
  <w16cex:commentExtensible w16cex:durableId="2238A491" w16cex:dateUtc="2020-04-08T18:29:00Z"/>
  <w16cex:commentExtensible w16cex:durableId="2238A4C9" w16cex:dateUtc="2020-04-08T18:30:00Z"/>
  <w16cex:commentExtensible w16cex:durableId="2238A65A" w16cex:dateUtc="2020-04-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39752" w16cid:durableId="2236D1C5"/>
  <w16cid:commentId w16cid:paraId="397EB6CE" w16cid:durableId="2236E917"/>
  <w16cid:commentId w16cid:paraId="0918CE63" w16cid:durableId="2236D593"/>
  <w16cid:commentId w16cid:paraId="6373B66E" w16cid:durableId="2236EC22"/>
  <w16cid:commentId w16cid:paraId="56051373" w16cid:durableId="2236EE11"/>
  <w16cid:commentId w16cid:paraId="76BDE244" w16cid:durableId="2236EE77"/>
  <w16cid:commentId w16cid:paraId="318ECD6E" w16cid:durableId="2211A0E7"/>
  <w16cid:commentId w16cid:paraId="7C5523E4" w16cid:durableId="2211A11F"/>
  <w16cid:commentId w16cid:paraId="0626A9C4" w16cid:durableId="2236F1B6"/>
  <w16cid:commentId w16cid:paraId="27593D38" w16cid:durableId="2236F27B"/>
  <w16cid:commentId w16cid:paraId="60597A20" w16cid:durableId="2211A1C2"/>
  <w16cid:commentId w16cid:paraId="3D52F63D" w16cid:durableId="2236F657"/>
  <w16cid:commentId w16cid:paraId="3BA9FAEA" w16cid:durableId="2211A22E"/>
  <w16cid:commentId w16cid:paraId="4073A23B" w16cid:durableId="2211A310"/>
  <w16cid:commentId w16cid:paraId="37C9C7C8" w16cid:durableId="2211A3AA"/>
  <w16cid:commentId w16cid:paraId="24C01CD1" w16cid:durableId="2237E13D"/>
  <w16cid:commentId w16cid:paraId="4371F208" w16cid:durableId="2237E2B5"/>
  <w16cid:commentId w16cid:paraId="142A088B" w16cid:durableId="2211A64D"/>
  <w16cid:commentId w16cid:paraId="4B6C786C" w16cid:durableId="2237E3CF"/>
  <w16cid:commentId w16cid:paraId="353FF9EB" w16cid:durableId="2237E330"/>
  <w16cid:commentId w16cid:paraId="4C721C8A" w16cid:durableId="2237E583"/>
  <w16cid:commentId w16cid:paraId="44027EE0" w16cid:durableId="22384591"/>
  <w16cid:commentId w16cid:paraId="64927C5D" w16cid:durableId="223810AF"/>
  <w16cid:commentId w16cid:paraId="0B87A708" w16cid:durableId="22381219"/>
  <w16cid:commentId w16cid:paraId="77E4ACD9" w16cid:durableId="2211A78D"/>
  <w16cid:commentId w16cid:paraId="7316C33B" w16cid:durableId="22381291"/>
  <w16cid:commentId w16cid:paraId="6D8B248E" w16cid:durableId="22382185"/>
  <w16cid:commentId w16cid:paraId="37EA6541" w16cid:durableId="2211A948"/>
  <w16cid:commentId w16cid:paraId="71020630" w16cid:durableId="2238225E"/>
  <w16cid:commentId w16cid:paraId="26ECE0C6" w16cid:durableId="2211A9E6"/>
  <w16cid:commentId w16cid:paraId="2C14D4B3" w16cid:durableId="22382240"/>
  <w16cid:commentId w16cid:paraId="475E605F" w16cid:durableId="2238456F"/>
  <w16cid:commentId w16cid:paraId="23AF4492" w16cid:durableId="22382537"/>
  <w16cid:commentId w16cid:paraId="79F13186" w16cid:durableId="2238266C"/>
  <w16cid:commentId w16cid:paraId="565B24F5" w16cid:durableId="22383DB5"/>
  <w16cid:commentId w16cid:paraId="076A539B" w16cid:durableId="22383E10"/>
  <w16cid:commentId w16cid:paraId="7DBA9051" w16cid:durableId="2211AA4F"/>
  <w16cid:commentId w16cid:paraId="1F67ACD1" w16cid:durableId="22383EBD"/>
  <w16cid:commentId w16cid:paraId="3179AA73" w16cid:durableId="22383EDB"/>
  <w16cid:commentId w16cid:paraId="15138F95" w16cid:durableId="223841BA"/>
  <w16cid:commentId w16cid:paraId="7E2E4322" w16cid:durableId="2211AAF0"/>
  <w16cid:commentId w16cid:paraId="15063038" w16cid:durableId="22384366"/>
  <w16cid:commentId w16cid:paraId="48C1EA7C" w16cid:durableId="2211ABE9"/>
  <w16cid:commentId w16cid:paraId="68E84B15" w16cid:durableId="2211AC0C"/>
  <w16cid:commentId w16cid:paraId="18152165" w16cid:durableId="223843AD"/>
  <w16cid:commentId w16cid:paraId="3EC2BFC2" w16cid:durableId="223845D0"/>
  <w16cid:commentId w16cid:paraId="51A6F339" w16cid:durableId="22387009"/>
  <w16cid:commentId w16cid:paraId="25789468" w16cid:durableId="2238703F"/>
  <w16cid:commentId w16cid:paraId="51AA92CB" w16cid:durableId="2211AEBD"/>
  <w16cid:commentId w16cid:paraId="450E6001" w16cid:durableId="2211AF1B"/>
  <w16cid:commentId w16cid:paraId="7D908C4F" w16cid:durableId="2211AF5E"/>
  <w16cid:commentId w16cid:paraId="0D049DCC" w16cid:durableId="2211AFAB"/>
  <w16cid:commentId w16cid:paraId="4EB4C9E8" w16cid:durableId="2211B02E"/>
  <w16cid:commentId w16cid:paraId="48DC4DAE" w16cid:durableId="2211B07F"/>
  <w16cid:commentId w16cid:paraId="06775196" w16cid:durableId="2211B0BF"/>
  <w16cid:commentId w16cid:paraId="0DA030B5" w16cid:durableId="2238750F"/>
  <w16cid:commentId w16cid:paraId="17331A0B" w16cid:durableId="22387509"/>
  <w16cid:commentId w16cid:paraId="14483DC5" w16cid:durableId="2237E48D"/>
  <w16cid:commentId w16cid:paraId="4B70A7AD" w16cid:durableId="2237E096"/>
  <w16cid:commentId w16cid:paraId="0DAA972B" w16cid:durableId="223876E6"/>
  <w16cid:commentId w16cid:paraId="17D64D96" w16cid:durableId="223877C8"/>
  <w16cid:commentId w16cid:paraId="7B80D383" w16cid:durableId="2238781B"/>
  <w16cid:commentId w16cid:paraId="1531A7B0" w16cid:durableId="2211B325"/>
  <w16cid:commentId w16cid:paraId="1AC85648" w16cid:durableId="2211B34B"/>
  <w16cid:commentId w16cid:paraId="546D434B" w16cid:durableId="223878A6"/>
  <w16cid:commentId w16cid:paraId="794A5880" w16cid:durableId="2211B361"/>
  <w16cid:commentId w16cid:paraId="274F14ED" w16cid:durableId="223879C9"/>
  <w16cid:commentId w16cid:paraId="66AFD353" w16cid:durableId="2211B3AC"/>
  <w16cid:commentId w16cid:paraId="5F7B5A60" w16cid:durableId="22388051"/>
  <w16cid:commentId w16cid:paraId="08FC41A0" w16cid:durableId="223881A5"/>
  <w16cid:commentId w16cid:paraId="33BD9117" w16cid:durableId="223881F6"/>
  <w16cid:commentId w16cid:paraId="7FA753A9" w16cid:durableId="22388017"/>
  <w16cid:commentId w16cid:paraId="38360DDA" w16cid:durableId="22388278"/>
  <w16cid:commentId w16cid:paraId="22255B97" w16cid:durableId="2238832D"/>
  <w16cid:commentId w16cid:paraId="6FD3D8AF" w16cid:durableId="2238A491"/>
  <w16cid:commentId w16cid:paraId="3E32D970" w16cid:durableId="2238A4C9"/>
  <w16cid:commentId w16cid:paraId="7A4FBA3D" w16cid:durableId="2238A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2CAE21" w14:textId="77777777" w:rsidR="00BE3768" w:rsidRDefault="00BE3768" w:rsidP="007C2A70">
      <w:r>
        <w:separator/>
      </w:r>
    </w:p>
  </w:endnote>
  <w:endnote w:type="continuationSeparator" w:id="0">
    <w:p w14:paraId="5BF9B791" w14:textId="77777777" w:rsidR="00BE3768" w:rsidRDefault="00BE3768"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EF3BC5" w:rsidRDefault="00EF3BC5"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EF3BC5" w:rsidRDefault="00EF3BC5"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EF3BC5" w:rsidRPr="00C90548" w:rsidRDefault="00EF3BC5"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B63761">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EF3BC5" w:rsidRPr="00670977" w:rsidRDefault="00EF3BC5"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EF3BC5" w:rsidRDefault="00EF3B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B49322" w14:textId="77777777" w:rsidR="00BE3768" w:rsidRDefault="00BE3768" w:rsidP="007C2A70">
      <w:r>
        <w:separator/>
      </w:r>
    </w:p>
  </w:footnote>
  <w:footnote w:type="continuationSeparator" w:id="0">
    <w:p w14:paraId="0885B675" w14:textId="77777777" w:rsidR="00BE3768" w:rsidRDefault="00BE3768"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EF3BC5" w:rsidRDefault="00EF3B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EF3BC5" w:rsidRDefault="00EF3B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EF3BC5" w:rsidRDefault="00EF3B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ie Woodroffe">
    <w15:presenceInfo w15:providerId="AD" w15:userId="S::rosie.woodroffe@ioz.ac.uk::84e1d923-8fa3-44c5-884a-65f1d10cb231"/>
  </w15:person>
  <w15:person w15:author="Ford, Adam">
    <w15:presenceInfo w15:providerId="AD" w15:userId="S-1-5-21-3458574638-2780845101-4193349012-374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8D3"/>
    <w:rsid w:val="00020A91"/>
    <w:rsid w:val="00022A05"/>
    <w:rsid w:val="00024B5F"/>
    <w:rsid w:val="000260C5"/>
    <w:rsid w:val="00031701"/>
    <w:rsid w:val="000336ED"/>
    <w:rsid w:val="000419E6"/>
    <w:rsid w:val="000425E6"/>
    <w:rsid w:val="00044D37"/>
    <w:rsid w:val="00045B42"/>
    <w:rsid w:val="00055821"/>
    <w:rsid w:val="000624DC"/>
    <w:rsid w:val="00063647"/>
    <w:rsid w:val="00063D4C"/>
    <w:rsid w:val="000648A9"/>
    <w:rsid w:val="000668BB"/>
    <w:rsid w:val="00075829"/>
    <w:rsid w:val="000764CD"/>
    <w:rsid w:val="00077F42"/>
    <w:rsid w:val="00084726"/>
    <w:rsid w:val="00086E76"/>
    <w:rsid w:val="00087A2C"/>
    <w:rsid w:val="00093D10"/>
    <w:rsid w:val="00094E95"/>
    <w:rsid w:val="00097B03"/>
    <w:rsid w:val="000A0C30"/>
    <w:rsid w:val="000A1855"/>
    <w:rsid w:val="000A247C"/>
    <w:rsid w:val="000A24D2"/>
    <w:rsid w:val="000A6669"/>
    <w:rsid w:val="000A7A59"/>
    <w:rsid w:val="000B47E4"/>
    <w:rsid w:val="000B586C"/>
    <w:rsid w:val="000B7784"/>
    <w:rsid w:val="000C2218"/>
    <w:rsid w:val="000C22F8"/>
    <w:rsid w:val="000C44D5"/>
    <w:rsid w:val="000C7820"/>
    <w:rsid w:val="000D5154"/>
    <w:rsid w:val="000D5CF4"/>
    <w:rsid w:val="000E38A8"/>
    <w:rsid w:val="000E6A08"/>
    <w:rsid w:val="000E6B71"/>
    <w:rsid w:val="000E7D60"/>
    <w:rsid w:val="000F0C8A"/>
    <w:rsid w:val="000F105C"/>
    <w:rsid w:val="000F39DB"/>
    <w:rsid w:val="000F3F52"/>
    <w:rsid w:val="000F5A23"/>
    <w:rsid w:val="000F6D55"/>
    <w:rsid w:val="00100E2A"/>
    <w:rsid w:val="00104CED"/>
    <w:rsid w:val="00105F5B"/>
    <w:rsid w:val="001066A4"/>
    <w:rsid w:val="00106F22"/>
    <w:rsid w:val="0011044E"/>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1AEB"/>
    <w:rsid w:val="00151F46"/>
    <w:rsid w:val="00153590"/>
    <w:rsid w:val="001535F8"/>
    <w:rsid w:val="001635E9"/>
    <w:rsid w:val="00167FC8"/>
    <w:rsid w:val="00174B22"/>
    <w:rsid w:val="00177AA7"/>
    <w:rsid w:val="0018005C"/>
    <w:rsid w:val="00182975"/>
    <w:rsid w:val="00187264"/>
    <w:rsid w:val="00190567"/>
    <w:rsid w:val="001A0A0B"/>
    <w:rsid w:val="001A3728"/>
    <w:rsid w:val="001A4477"/>
    <w:rsid w:val="001A46EE"/>
    <w:rsid w:val="001B0120"/>
    <w:rsid w:val="001B144E"/>
    <w:rsid w:val="001B4A5B"/>
    <w:rsid w:val="001C215E"/>
    <w:rsid w:val="001C53E1"/>
    <w:rsid w:val="001C7C81"/>
    <w:rsid w:val="001C7EDD"/>
    <w:rsid w:val="001D233D"/>
    <w:rsid w:val="001E2783"/>
    <w:rsid w:val="001E384E"/>
    <w:rsid w:val="001E4022"/>
    <w:rsid w:val="001E577E"/>
    <w:rsid w:val="001F0486"/>
    <w:rsid w:val="001F2605"/>
    <w:rsid w:val="001F461A"/>
    <w:rsid w:val="001F5F69"/>
    <w:rsid w:val="001F632A"/>
    <w:rsid w:val="001F6FAA"/>
    <w:rsid w:val="00202CD7"/>
    <w:rsid w:val="00205E74"/>
    <w:rsid w:val="00206F67"/>
    <w:rsid w:val="00210511"/>
    <w:rsid w:val="00214189"/>
    <w:rsid w:val="00215256"/>
    <w:rsid w:val="002166EF"/>
    <w:rsid w:val="00220CE8"/>
    <w:rsid w:val="00220E8F"/>
    <w:rsid w:val="0022134B"/>
    <w:rsid w:val="00221E1F"/>
    <w:rsid w:val="00225E64"/>
    <w:rsid w:val="00233A59"/>
    <w:rsid w:val="00234F57"/>
    <w:rsid w:val="00235153"/>
    <w:rsid w:val="002409FE"/>
    <w:rsid w:val="002434EF"/>
    <w:rsid w:val="00244DF8"/>
    <w:rsid w:val="0024690A"/>
    <w:rsid w:val="00252C28"/>
    <w:rsid w:val="00254E3D"/>
    <w:rsid w:val="00257916"/>
    <w:rsid w:val="0026143A"/>
    <w:rsid w:val="00261C1A"/>
    <w:rsid w:val="00262577"/>
    <w:rsid w:val="002642BE"/>
    <w:rsid w:val="002660FD"/>
    <w:rsid w:val="00270F05"/>
    <w:rsid w:val="0028705B"/>
    <w:rsid w:val="00287220"/>
    <w:rsid w:val="002909D0"/>
    <w:rsid w:val="00292488"/>
    <w:rsid w:val="00296182"/>
    <w:rsid w:val="00296539"/>
    <w:rsid w:val="00296887"/>
    <w:rsid w:val="00297182"/>
    <w:rsid w:val="002B4E74"/>
    <w:rsid w:val="002B702C"/>
    <w:rsid w:val="002C1AB9"/>
    <w:rsid w:val="002D202B"/>
    <w:rsid w:val="002D55DC"/>
    <w:rsid w:val="002D699A"/>
    <w:rsid w:val="002D69A7"/>
    <w:rsid w:val="002E1BC9"/>
    <w:rsid w:val="002E4EF7"/>
    <w:rsid w:val="002E6926"/>
    <w:rsid w:val="002F0530"/>
    <w:rsid w:val="002F53C0"/>
    <w:rsid w:val="00301111"/>
    <w:rsid w:val="00301C1E"/>
    <w:rsid w:val="00303290"/>
    <w:rsid w:val="00304402"/>
    <w:rsid w:val="003051E8"/>
    <w:rsid w:val="003244F8"/>
    <w:rsid w:val="00324932"/>
    <w:rsid w:val="00324D6F"/>
    <w:rsid w:val="00326A27"/>
    <w:rsid w:val="00326E8D"/>
    <w:rsid w:val="003275C6"/>
    <w:rsid w:val="00331F22"/>
    <w:rsid w:val="00334450"/>
    <w:rsid w:val="0034023A"/>
    <w:rsid w:val="00342165"/>
    <w:rsid w:val="00343365"/>
    <w:rsid w:val="00343B13"/>
    <w:rsid w:val="00346098"/>
    <w:rsid w:val="00353270"/>
    <w:rsid w:val="003568E3"/>
    <w:rsid w:val="0036407B"/>
    <w:rsid w:val="00364B5F"/>
    <w:rsid w:val="00364D6C"/>
    <w:rsid w:val="00370938"/>
    <w:rsid w:val="00371AAD"/>
    <w:rsid w:val="0037275E"/>
    <w:rsid w:val="00374D3F"/>
    <w:rsid w:val="0038033B"/>
    <w:rsid w:val="003806D0"/>
    <w:rsid w:val="003816B4"/>
    <w:rsid w:val="003821D5"/>
    <w:rsid w:val="0038308F"/>
    <w:rsid w:val="00383AA5"/>
    <w:rsid w:val="00385249"/>
    <w:rsid w:val="0039102C"/>
    <w:rsid w:val="00391926"/>
    <w:rsid w:val="003A2BF8"/>
    <w:rsid w:val="003A5CF2"/>
    <w:rsid w:val="003A78F1"/>
    <w:rsid w:val="003B0844"/>
    <w:rsid w:val="003B0F82"/>
    <w:rsid w:val="003C2511"/>
    <w:rsid w:val="003C5D3A"/>
    <w:rsid w:val="003C62FD"/>
    <w:rsid w:val="003C7D90"/>
    <w:rsid w:val="003D1473"/>
    <w:rsid w:val="003E42EE"/>
    <w:rsid w:val="003E620B"/>
    <w:rsid w:val="003F04E7"/>
    <w:rsid w:val="003F0922"/>
    <w:rsid w:val="003F0A45"/>
    <w:rsid w:val="003F0B92"/>
    <w:rsid w:val="003F49CA"/>
    <w:rsid w:val="003F5987"/>
    <w:rsid w:val="00402E59"/>
    <w:rsid w:val="00404DE5"/>
    <w:rsid w:val="004058B2"/>
    <w:rsid w:val="00407745"/>
    <w:rsid w:val="004113A4"/>
    <w:rsid w:val="00414DD0"/>
    <w:rsid w:val="00417031"/>
    <w:rsid w:val="00421FA1"/>
    <w:rsid w:val="0042248A"/>
    <w:rsid w:val="004276F6"/>
    <w:rsid w:val="00430762"/>
    <w:rsid w:val="0043645B"/>
    <w:rsid w:val="00441BDF"/>
    <w:rsid w:val="00443441"/>
    <w:rsid w:val="004434BE"/>
    <w:rsid w:val="00444F54"/>
    <w:rsid w:val="00444FF5"/>
    <w:rsid w:val="00445B7A"/>
    <w:rsid w:val="00450062"/>
    <w:rsid w:val="0045127E"/>
    <w:rsid w:val="00451839"/>
    <w:rsid w:val="004520C6"/>
    <w:rsid w:val="004524F8"/>
    <w:rsid w:val="0045436F"/>
    <w:rsid w:val="004545A4"/>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037DA"/>
    <w:rsid w:val="005054D0"/>
    <w:rsid w:val="00513169"/>
    <w:rsid w:val="0051519F"/>
    <w:rsid w:val="0051595D"/>
    <w:rsid w:val="0051657E"/>
    <w:rsid w:val="00517D24"/>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A6C"/>
    <w:rsid w:val="00570C82"/>
    <w:rsid w:val="00572195"/>
    <w:rsid w:val="0057577E"/>
    <w:rsid w:val="0057674A"/>
    <w:rsid w:val="0058258A"/>
    <w:rsid w:val="0059137A"/>
    <w:rsid w:val="005A165C"/>
    <w:rsid w:val="005A1847"/>
    <w:rsid w:val="005A5446"/>
    <w:rsid w:val="005A64E5"/>
    <w:rsid w:val="005A6833"/>
    <w:rsid w:val="005A6ED8"/>
    <w:rsid w:val="005A7DF1"/>
    <w:rsid w:val="005A7E4A"/>
    <w:rsid w:val="005B24F8"/>
    <w:rsid w:val="005B2A48"/>
    <w:rsid w:val="005C37FD"/>
    <w:rsid w:val="005C5674"/>
    <w:rsid w:val="005C5E33"/>
    <w:rsid w:val="005D098C"/>
    <w:rsid w:val="005D10C7"/>
    <w:rsid w:val="005D2FC9"/>
    <w:rsid w:val="005D5AE4"/>
    <w:rsid w:val="005D63BE"/>
    <w:rsid w:val="005D7FAE"/>
    <w:rsid w:val="005E0C07"/>
    <w:rsid w:val="005E1687"/>
    <w:rsid w:val="005E3E3B"/>
    <w:rsid w:val="005E41AC"/>
    <w:rsid w:val="005E452E"/>
    <w:rsid w:val="005E62BE"/>
    <w:rsid w:val="005F0658"/>
    <w:rsid w:val="005F06B9"/>
    <w:rsid w:val="005F168D"/>
    <w:rsid w:val="00600748"/>
    <w:rsid w:val="00600E81"/>
    <w:rsid w:val="00610B4C"/>
    <w:rsid w:val="00614138"/>
    <w:rsid w:val="006177DB"/>
    <w:rsid w:val="00622DF5"/>
    <w:rsid w:val="00623DDD"/>
    <w:rsid w:val="00627807"/>
    <w:rsid w:val="00630F5E"/>
    <w:rsid w:val="00644071"/>
    <w:rsid w:val="006445BE"/>
    <w:rsid w:val="00644C68"/>
    <w:rsid w:val="00647DA5"/>
    <w:rsid w:val="006543EB"/>
    <w:rsid w:val="00656D6B"/>
    <w:rsid w:val="00656DF4"/>
    <w:rsid w:val="00660CED"/>
    <w:rsid w:val="00661A06"/>
    <w:rsid w:val="00663035"/>
    <w:rsid w:val="006633AE"/>
    <w:rsid w:val="00670977"/>
    <w:rsid w:val="0067268A"/>
    <w:rsid w:val="00680E35"/>
    <w:rsid w:val="00682361"/>
    <w:rsid w:val="006839FD"/>
    <w:rsid w:val="006914BE"/>
    <w:rsid w:val="00696B0F"/>
    <w:rsid w:val="00697994"/>
    <w:rsid w:val="006B072E"/>
    <w:rsid w:val="006B23BA"/>
    <w:rsid w:val="006B2935"/>
    <w:rsid w:val="006B29B9"/>
    <w:rsid w:val="006B3611"/>
    <w:rsid w:val="006B3E4D"/>
    <w:rsid w:val="006B5B0F"/>
    <w:rsid w:val="006B745C"/>
    <w:rsid w:val="006C21D5"/>
    <w:rsid w:val="006C3F2D"/>
    <w:rsid w:val="006C58BC"/>
    <w:rsid w:val="006C62C9"/>
    <w:rsid w:val="006C70DE"/>
    <w:rsid w:val="006D6BA4"/>
    <w:rsid w:val="006E26A5"/>
    <w:rsid w:val="006E30EB"/>
    <w:rsid w:val="006E4862"/>
    <w:rsid w:val="006E4B8E"/>
    <w:rsid w:val="006E7833"/>
    <w:rsid w:val="006F1E18"/>
    <w:rsid w:val="006F400B"/>
    <w:rsid w:val="006F50D5"/>
    <w:rsid w:val="007011FC"/>
    <w:rsid w:val="00702465"/>
    <w:rsid w:val="00705FAE"/>
    <w:rsid w:val="00706DAF"/>
    <w:rsid w:val="0070783C"/>
    <w:rsid w:val="0071272E"/>
    <w:rsid w:val="00717DEC"/>
    <w:rsid w:val="0072178E"/>
    <w:rsid w:val="00722153"/>
    <w:rsid w:val="00722BFD"/>
    <w:rsid w:val="007256D5"/>
    <w:rsid w:val="00730EA3"/>
    <w:rsid w:val="00731F53"/>
    <w:rsid w:val="00733B37"/>
    <w:rsid w:val="00741D5D"/>
    <w:rsid w:val="0075529D"/>
    <w:rsid w:val="007552E1"/>
    <w:rsid w:val="00755916"/>
    <w:rsid w:val="00762D27"/>
    <w:rsid w:val="0076557A"/>
    <w:rsid w:val="00766278"/>
    <w:rsid w:val="00770B1A"/>
    <w:rsid w:val="007712FD"/>
    <w:rsid w:val="00771D32"/>
    <w:rsid w:val="0077343E"/>
    <w:rsid w:val="00775A61"/>
    <w:rsid w:val="00777041"/>
    <w:rsid w:val="00781308"/>
    <w:rsid w:val="00783C8D"/>
    <w:rsid w:val="00784903"/>
    <w:rsid w:val="007850F8"/>
    <w:rsid w:val="00792BB0"/>
    <w:rsid w:val="00797874"/>
    <w:rsid w:val="007A0FCE"/>
    <w:rsid w:val="007A11AB"/>
    <w:rsid w:val="007A2C1F"/>
    <w:rsid w:val="007C114F"/>
    <w:rsid w:val="007C2A70"/>
    <w:rsid w:val="007C5659"/>
    <w:rsid w:val="007C64D0"/>
    <w:rsid w:val="007C7AC9"/>
    <w:rsid w:val="007D4542"/>
    <w:rsid w:val="007D748C"/>
    <w:rsid w:val="007D7ACC"/>
    <w:rsid w:val="007E1FEF"/>
    <w:rsid w:val="007E30ED"/>
    <w:rsid w:val="007E3733"/>
    <w:rsid w:val="007E6181"/>
    <w:rsid w:val="007E6672"/>
    <w:rsid w:val="007F0771"/>
    <w:rsid w:val="007F0BDC"/>
    <w:rsid w:val="007F0D60"/>
    <w:rsid w:val="007F2E06"/>
    <w:rsid w:val="007F7134"/>
    <w:rsid w:val="00803F08"/>
    <w:rsid w:val="00812821"/>
    <w:rsid w:val="00816A18"/>
    <w:rsid w:val="00817536"/>
    <w:rsid w:val="00817B03"/>
    <w:rsid w:val="00821A0C"/>
    <w:rsid w:val="00821E9C"/>
    <w:rsid w:val="0082342B"/>
    <w:rsid w:val="00827C02"/>
    <w:rsid w:val="0083426E"/>
    <w:rsid w:val="00834D7C"/>
    <w:rsid w:val="0083619F"/>
    <w:rsid w:val="00843587"/>
    <w:rsid w:val="00846EE8"/>
    <w:rsid w:val="0085076D"/>
    <w:rsid w:val="00852139"/>
    <w:rsid w:val="00855AA1"/>
    <w:rsid w:val="008631A7"/>
    <w:rsid w:val="008643EC"/>
    <w:rsid w:val="00865A4E"/>
    <w:rsid w:val="008677F9"/>
    <w:rsid w:val="00871066"/>
    <w:rsid w:val="008950BB"/>
    <w:rsid w:val="0089789A"/>
    <w:rsid w:val="008A17B0"/>
    <w:rsid w:val="008A289A"/>
    <w:rsid w:val="008B478A"/>
    <w:rsid w:val="008B6662"/>
    <w:rsid w:val="008B757E"/>
    <w:rsid w:val="008B77DC"/>
    <w:rsid w:val="008C0198"/>
    <w:rsid w:val="008C52CC"/>
    <w:rsid w:val="008C52CF"/>
    <w:rsid w:val="008D261F"/>
    <w:rsid w:val="008D576A"/>
    <w:rsid w:val="008E1C4B"/>
    <w:rsid w:val="008E1D1F"/>
    <w:rsid w:val="008F2F0A"/>
    <w:rsid w:val="008F33C4"/>
    <w:rsid w:val="008F3BF1"/>
    <w:rsid w:val="008F708C"/>
    <w:rsid w:val="00900240"/>
    <w:rsid w:val="00901721"/>
    <w:rsid w:val="00910366"/>
    <w:rsid w:val="00910E9A"/>
    <w:rsid w:val="009126D4"/>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69D5"/>
    <w:rsid w:val="00957FBE"/>
    <w:rsid w:val="00963025"/>
    <w:rsid w:val="009710CF"/>
    <w:rsid w:val="0097189F"/>
    <w:rsid w:val="009726C1"/>
    <w:rsid w:val="00972BC9"/>
    <w:rsid w:val="009756D3"/>
    <w:rsid w:val="00976CFC"/>
    <w:rsid w:val="009778D6"/>
    <w:rsid w:val="009779B9"/>
    <w:rsid w:val="00977F1E"/>
    <w:rsid w:val="009801DB"/>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2946"/>
    <w:rsid w:val="00A238BC"/>
    <w:rsid w:val="00A263F3"/>
    <w:rsid w:val="00A26644"/>
    <w:rsid w:val="00A27A17"/>
    <w:rsid w:val="00A325F6"/>
    <w:rsid w:val="00A33268"/>
    <w:rsid w:val="00A351F3"/>
    <w:rsid w:val="00A42DBB"/>
    <w:rsid w:val="00A440AA"/>
    <w:rsid w:val="00A52FAF"/>
    <w:rsid w:val="00A56274"/>
    <w:rsid w:val="00A6051F"/>
    <w:rsid w:val="00A632C7"/>
    <w:rsid w:val="00A6605E"/>
    <w:rsid w:val="00A70848"/>
    <w:rsid w:val="00A70C5E"/>
    <w:rsid w:val="00A72D3C"/>
    <w:rsid w:val="00A82430"/>
    <w:rsid w:val="00A82A66"/>
    <w:rsid w:val="00A85ED3"/>
    <w:rsid w:val="00A91085"/>
    <w:rsid w:val="00A92FDB"/>
    <w:rsid w:val="00A95046"/>
    <w:rsid w:val="00A95EE1"/>
    <w:rsid w:val="00A95FD4"/>
    <w:rsid w:val="00A96C6C"/>
    <w:rsid w:val="00AB0D46"/>
    <w:rsid w:val="00AB2042"/>
    <w:rsid w:val="00AC3B1F"/>
    <w:rsid w:val="00AC62FE"/>
    <w:rsid w:val="00AC6FBD"/>
    <w:rsid w:val="00AD1651"/>
    <w:rsid w:val="00AD6D51"/>
    <w:rsid w:val="00AD784D"/>
    <w:rsid w:val="00AD7EA0"/>
    <w:rsid w:val="00AE7ECF"/>
    <w:rsid w:val="00AF32C0"/>
    <w:rsid w:val="00B01A44"/>
    <w:rsid w:val="00B01F3F"/>
    <w:rsid w:val="00B024D8"/>
    <w:rsid w:val="00B0345E"/>
    <w:rsid w:val="00B06E2E"/>
    <w:rsid w:val="00B1171E"/>
    <w:rsid w:val="00B2744D"/>
    <w:rsid w:val="00B34011"/>
    <w:rsid w:val="00B359D4"/>
    <w:rsid w:val="00B36407"/>
    <w:rsid w:val="00B404F7"/>
    <w:rsid w:val="00B40CB0"/>
    <w:rsid w:val="00B413D4"/>
    <w:rsid w:val="00B4169D"/>
    <w:rsid w:val="00B45455"/>
    <w:rsid w:val="00B47B9F"/>
    <w:rsid w:val="00B50B55"/>
    <w:rsid w:val="00B5250B"/>
    <w:rsid w:val="00B6110D"/>
    <w:rsid w:val="00B6263C"/>
    <w:rsid w:val="00B63761"/>
    <w:rsid w:val="00B64149"/>
    <w:rsid w:val="00B660D9"/>
    <w:rsid w:val="00B71268"/>
    <w:rsid w:val="00B71888"/>
    <w:rsid w:val="00B73444"/>
    <w:rsid w:val="00B73829"/>
    <w:rsid w:val="00B75034"/>
    <w:rsid w:val="00B7615D"/>
    <w:rsid w:val="00B77C55"/>
    <w:rsid w:val="00B77E43"/>
    <w:rsid w:val="00B8274A"/>
    <w:rsid w:val="00B82BC7"/>
    <w:rsid w:val="00B96A2A"/>
    <w:rsid w:val="00B96C13"/>
    <w:rsid w:val="00BA5035"/>
    <w:rsid w:val="00BA685D"/>
    <w:rsid w:val="00BB025E"/>
    <w:rsid w:val="00BB11AD"/>
    <w:rsid w:val="00BC0CB8"/>
    <w:rsid w:val="00BC1172"/>
    <w:rsid w:val="00BC1A63"/>
    <w:rsid w:val="00BC3E71"/>
    <w:rsid w:val="00BC5573"/>
    <w:rsid w:val="00BC79CF"/>
    <w:rsid w:val="00BC7D5C"/>
    <w:rsid w:val="00BD3624"/>
    <w:rsid w:val="00BD41DE"/>
    <w:rsid w:val="00BD698D"/>
    <w:rsid w:val="00BE3768"/>
    <w:rsid w:val="00BE7FD0"/>
    <w:rsid w:val="00BF301E"/>
    <w:rsid w:val="00BF33EC"/>
    <w:rsid w:val="00BF7169"/>
    <w:rsid w:val="00C00B80"/>
    <w:rsid w:val="00C05B39"/>
    <w:rsid w:val="00C107F8"/>
    <w:rsid w:val="00C17A7B"/>
    <w:rsid w:val="00C20D77"/>
    <w:rsid w:val="00C245C7"/>
    <w:rsid w:val="00C268AB"/>
    <w:rsid w:val="00C34063"/>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79D2"/>
    <w:rsid w:val="00C743F6"/>
    <w:rsid w:val="00C77217"/>
    <w:rsid w:val="00C80F00"/>
    <w:rsid w:val="00C822DD"/>
    <w:rsid w:val="00C840A2"/>
    <w:rsid w:val="00C84718"/>
    <w:rsid w:val="00C90548"/>
    <w:rsid w:val="00C915D8"/>
    <w:rsid w:val="00C92968"/>
    <w:rsid w:val="00C942C4"/>
    <w:rsid w:val="00CA01B1"/>
    <w:rsid w:val="00CA1BB8"/>
    <w:rsid w:val="00CA24A3"/>
    <w:rsid w:val="00CA24CA"/>
    <w:rsid w:val="00CA2D5D"/>
    <w:rsid w:val="00CB07B3"/>
    <w:rsid w:val="00CB0BAC"/>
    <w:rsid w:val="00CB0C0D"/>
    <w:rsid w:val="00CB4678"/>
    <w:rsid w:val="00CC2D59"/>
    <w:rsid w:val="00CC74AC"/>
    <w:rsid w:val="00CD27D7"/>
    <w:rsid w:val="00CE607C"/>
    <w:rsid w:val="00CE692A"/>
    <w:rsid w:val="00CE6DD1"/>
    <w:rsid w:val="00CE7A1F"/>
    <w:rsid w:val="00CF18E0"/>
    <w:rsid w:val="00CF38D9"/>
    <w:rsid w:val="00D0127C"/>
    <w:rsid w:val="00D100DF"/>
    <w:rsid w:val="00D129AE"/>
    <w:rsid w:val="00D12CD0"/>
    <w:rsid w:val="00D1373A"/>
    <w:rsid w:val="00D14B10"/>
    <w:rsid w:val="00D15875"/>
    <w:rsid w:val="00D16E98"/>
    <w:rsid w:val="00D1701D"/>
    <w:rsid w:val="00D21BDF"/>
    <w:rsid w:val="00D242ED"/>
    <w:rsid w:val="00D25310"/>
    <w:rsid w:val="00D25343"/>
    <w:rsid w:val="00D265A0"/>
    <w:rsid w:val="00D27560"/>
    <w:rsid w:val="00D30063"/>
    <w:rsid w:val="00D32597"/>
    <w:rsid w:val="00D415BF"/>
    <w:rsid w:val="00D451B4"/>
    <w:rsid w:val="00D464C7"/>
    <w:rsid w:val="00D47CD1"/>
    <w:rsid w:val="00D52007"/>
    <w:rsid w:val="00D54435"/>
    <w:rsid w:val="00D54E86"/>
    <w:rsid w:val="00D608CE"/>
    <w:rsid w:val="00D61DF7"/>
    <w:rsid w:val="00D66BEA"/>
    <w:rsid w:val="00D73E3F"/>
    <w:rsid w:val="00D7503C"/>
    <w:rsid w:val="00D816B5"/>
    <w:rsid w:val="00D84719"/>
    <w:rsid w:val="00D8675A"/>
    <w:rsid w:val="00D91531"/>
    <w:rsid w:val="00D942CE"/>
    <w:rsid w:val="00D957C1"/>
    <w:rsid w:val="00D95E16"/>
    <w:rsid w:val="00DA105C"/>
    <w:rsid w:val="00DA10DC"/>
    <w:rsid w:val="00DA7E2F"/>
    <w:rsid w:val="00DB388E"/>
    <w:rsid w:val="00DB5A4F"/>
    <w:rsid w:val="00DB5DE8"/>
    <w:rsid w:val="00DB636C"/>
    <w:rsid w:val="00DB7DE9"/>
    <w:rsid w:val="00DC0B4E"/>
    <w:rsid w:val="00DC1018"/>
    <w:rsid w:val="00DC1270"/>
    <w:rsid w:val="00DC64C3"/>
    <w:rsid w:val="00DD562F"/>
    <w:rsid w:val="00DE486A"/>
    <w:rsid w:val="00DE5BCC"/>
    <w:rsid w:val="00DE7759"/>
    <w:rsid w:val="00DE7DBF"/>
    <w:rsid w:val="00DF048D"/>
    <w:rsid w:val="00E01AC7"/>
    <w:rsid w:val="00E042D0"/>
    <w:rsid w:val="00E10746"/>
    <w:rsid w:val="00E1196B"/>
    <w:rsid w:val="00E14829"/>
    <w:rsid w:val="00E15DBE"/>
    <w:rsid w:val="00E17311"/>
    <w:rsid w:val="00E21545"/>
    <w:rsid w:val="00E3488E"/>
    <w:rsid w:val="00E35245"/>
    <w:rsid w:val="00E352CD"/>
    <w:rsid w:val="00E377FF"/>
    <w:rsid w:val="00E43C2C"/>
    <w:rsid w:val="00E45D3D"/>
    <w:rsid w:val="00E51BC2"/>
    <w:rsid w:val="00E51F73"/>
    <w:rsid w:val="00E53A9A"/>
    <w:rsid w:val="00E57B8C"/>
    <w:rsid w:val="00E60CF4"/>
    <w:rsid w:val="00E62CF2"/>
    <w:rsid w:val="00E666A7"/>
    <w:rsid w:val="00E67FD9"/>
    <w:rsid w:val="00E70875"/>
    <w:rsid w:val="00E8108B"/>
    <w:rsid w:val="00E82390"/>
    <w:rsid w:val="00E829CA"/>
    <w:rsid w:val="00E860AB"/>
    <w:rsid w:val="00EA28BC"/>
    <w:rsid w:val="00EA3969"/>
    <w:rsid w:val="00EA4A0C"/>
    <w:rsid w:val="00EA6B8C"/>
    <w:rsid w:val="00EB03C5"/>
    <w:rsid w:val="00EB174F"/>
    <w:rsid w:val="00EC0DAE"/>
    <w:rsid w:val="00EC1A0B"/>
    <w:rsid w:val="00EC4969"/>
    <w:rsid w:val="00EC798B"/>
    <w:rsid w:val="00ED5FED"/>
    <w:rsid w:val="00ED609C"/>
    <w:rsid w:val="00ED7089"/>
    <w:rsid w:val="00EE0B80"/>
    <w:rsid w:val="00EE5BE5"/>
    <w:rsid w:val="00EE6C34"/>
    <w:rsid w:val="00EF3BC5"/>
    <w:rsid w:val="00EF7192"/>
    <w:rsid w:val="00F02B83"/>
    <w:rsid w:val="00F0421F"/>
    <w:rsid w:val="00F0700B"/>
    <w:rsid w:val="00F12469"/>
    <w:rsid w:val="00F12879"/>
    <w:rsid w:val="00F13F40"/>
    <w:rsid w:val="00F1431D"/>
    <w:rsid w:val="00F15AA5"/>
    <w:rsid w:val="00F17122"/>
    <w:rsid w:val="00F1773F"/>
    <w:rsid w:val="00F20D29"/>
    <w:rsid w:val="00F21996"/>
    <w:rsid w:val="00F236E2"/>
    <w:rsid w:val="00F23B69"/>
    <w:rsid w:val="00F24206"/>
    <w:rsid w:val="00F245E9"/>
    <w:rsid w:val="00F31523"/>
    <w:rsid w:val="00F317A7"/>
    <w:rsid w:val="00F3547A"/>
    <w:rsid w:val="00F36954"/>
    <w:rsid w:val="00F41CB1"/>
    <w:rsid w:val="00F44A77"/>
    <w:rsid w:val="00F44E23"/>
    <w:rsid w:val="00F45176"/>
    <w:rsid w:val="00F466F1"/>
    <w:rsid w:val="00F47D6C"/>
    <w:rsid w:val="00F500D2"/>
    <w:rsid w:val="00F54E70"/>
    <w:rsid w:val="00F6133A"/>
    <w:rsid w:val="00F638B4"/>
    <w:rsid w:val="00F64B36"/>
    <w:rsid w:val="00F64D9B"/>
    <w:rsid w:val="00F66957"/>
    <w:rsid w:val="00F6753A"/>
    <w:rsid w:val="00F70E6A"/>
    <w:rsid w:val="00F73C07"/>
    <w:rsid w:val="00F73FD3"/>
    <w:rsid w:val="00F76591"/>
    <w:rsid w:val="00F77CAD"/>
    <w:rsid w:val="00F80CE4"/>
    <w:rsid w:val="00F819BC"/>
    <w:rsid w:val="00F820A2"/>
    <w:rsid w:val="00F8305B"/>
    <w:rsid w:val="00F9589D"/>
    <w:rsid w:val="00F97348"/>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jpeg"/><Relationship Id="rId28" Type="http://schemas.openxmlformats.org/officeDocument/2006/relationships/image" Target="media/image9.png"/><Relationship Id="rId10" Type="http://schemas.openxmlformats.org/officeDocument/2006/relationships/hyperlink" Target="https://CRAN.R-project.org/package=MuMIn" TargetMode="External"/><Relationship Id="rId19" Type="http://schemas.openxmlformats.org/officeDocument/2006/relationships/footer" Target="footer3.xml"/><Relationship Id="rId31"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108D7-BE03-4793-A131-82281226D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020</Words>
  <Characters>108416</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7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20-09-16T10:08:00Z</dcterms:created>
  <dcterms:modified xsi:type="dcterms:W3CDTF">2020-09-1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